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Default="00E97402">
      <w:pPr>
        <w:pStyle w:val="Text"/>
        <w:ind w:firstLine="0"/>
        <w:rPr>
          <w:sz w:val="18"/>
          <w:szCs w:val="18"/>
        </w:rPr>
      </w:pPr>
      <w:r w:rsidRPr="00763123">
        <w:rPr>
          <w:rStyle w:val="FootnoteReference"/>
        </w:rPr>
        <w:footnoteReference w:customMarkFollows="1" w:id="1"/>
        <w:sym w:font="Symbol" w:char="F020"/>
      </w:r>
    </w:p>
    <w:p w14:paraId="1F068198" w14:textId="5AB91BF4" w:rsidR="00E97402" w:rsidRPr="00FB7149" w:rsidRDefault="00FB7149">
      <w:pPr>
        <w:pStyle w:val="Title"/>
        <w:framePr w:wrap="notBeside"/>
      </w:pPr>
      <w:r w:rsidRPr="00FB7149">
        <w:t xml:space="preserve">Comparison </w:t>
      </w:r>
      <w:r>
        <w:t>of Underlying Data Structures for Distributed Ledgers</w:t>
      </w:r>
    </w:p>
    <w:p w14:paraId="57A655BF" w14:textId="25D0D60A" w:rsidR="00E97402" w:rsidRPr="00C8166B" w:rsidRDefault="00FB7149">
      <w:pPr>
        <w:pStyle w:val="Authors"/>
        <w:framePr w:wrap="notBeside"/>
      </w:pPr>
      <w:r w:rsidRPr="00C8166B">
        <w:t>Sebasti</w:t>
      </w:r>
      <w:r w:rsidR="00387DE5" w:rsidRPr="00C8166B">
        <w:t>a</w:t>
      </w:r>
      <w:r w:rsidRPr="00C8166B">
        <w:t>n S</w:t>
      </w:r>
      <w:r w:rsidR="00387DE5" w:rsidRPr="00C8166B">
        <w:t>a</w:t>
      </w:r>
      <w:r w:rsidRPr="00C8166B">
        <w:t>nchez</w:t>
      </w:r>
      <w:r w:rsidR="00E97402" w:rsidRPr="00C8166B">
        <w:t xml:space="preserve"> and </w:t>
      </w:r>
      <w:r w:rsidRPr="00C8166B">
        <w:t>Nicol</w:t>
      </w:r>
      <w:r w:rsidR="00387DE5" w:rsidRPr="00C8166B">
        <w:t>a</w:t>
      </w:r>
      <w:r w:rsidRPr="00C8166B">
        <w:t>s Cardozo</w:t>
      </w:r>
    </w:p>
    <w:p w14:paraId="23345CB3" w14:textId="7BB180DC" w:rsidR="00E97402" w:rsidRPr="00C8166B" w:rsidRDefault="00E97402">
      <w:pPr>
        <w:pStyle w:val="Abstract"/>
      </w:pPr>
      <w:r w:rsidRPr="00C8166B">
        <w:rPr>
          <w:i/>
          <w:iCs/>
        </w:rPr>
        <w:t>Abstract</w:t>
      </w:r>
      <w:r w:rsidRPr="00C8166B">
        <w:t>—</w:t>
      </w:r>
      <w:r w:rsidR="00D5536F" w:rsidRPr="00C8166B">
        <w:t xml:space="preserve"> </w:t>
      </w:r>
    </w:p>
    <w:p w14:paraId="2AD5107A" w14:textId="77777777" w:rsidR="00E97402" w:rsidRPr="00C8166B" w:rsidRDefault="00E97402"/>
    <w:p w14:paraId="6F54A56C" w14:textId="7A8026C4" w:rsidR="00E97402" w:rsidRDefault="00E97402" w:rsidP="00036651">
      <w:pPr>
        <w:pStyle w:val="IndexTerms"/>
      </w:pPr>
      <w:bookmarkStart w:id="0" w:name="PointTmp"/>
      <w:r>
        <w:rPr>
          <w:i/>
          <w:iCs/>
        </w:rPr>
        <w:t>Index Terms</w:t>
      </w:r>
      <w:r>
        <w:t>—</w:t>
      </w:r>
      <w:r w:rsidR="00CC020A">
        <w:t xml:space="preserve"> </w:t>
      </w:r>
      <w:r w:rsidR="0046077D">
        <w:t>blockchain,</w:t>
      </w:r>
      <w:r w:rsidR="008D570E">
        <w:t xml:space="preserve"> block-lattice,</w:t>
      </w:r>
      <w:r w:rsidR="0046077D">
        <w:t xml:space="preserve"> data structure, distributed ledger, </w:t>
      </w:r>
      <w:r w:rsidR="008D570E">
        <w:t xml:space="preserve">tangle, </w:t>
      </w:r>
      <w:r w:rsidR="0046077D">
        <w:t>trade-off</w:t>
      </w:r>
    </w:p>
    <w:bookmarkEnd w:id="0"/>
    <w:p w14:paraId="1D5B113B" w14:textId="6EC6EF61" w:rsidR="00E97402" w:rsidRDefault="00FB7149" w:rsidP="00424F71">
      <w:pPr>
        <w:pStyle w:val="Heading1"/>
      </w:pPr>
      <w:r>
        <w:t>CONTEXT</w:t>
      </w:r>
    </w:p>
    <w:p w14:paraId="49B0B49D" w14:textId="7BFE8C47" w:rsidR="00E97402" w:rsidRDefault="00FB7149">
      <w:pPr>
        <w:pStyle w:val="Text"/>
        <w:keepNext/>
        <w:framePr w:dropCap="drop" w:lines="2" w:wrap="auto" w:vAnchor="text" w:hAnchor="text"/>
        <w:spacing w:line="480" w:lineRule="exact"/>
        <w:ind w:firstLine="0"/>
        <w:rPr>
          <w:smallCaps/>
          <w:position w:val="-3"/>
          <w:sz w:val="56"/>
          <w:szCs w:val="56"/>
        </w:rPr>
      </w:pPr>
      <w:r>
        <w:rPr>
          <w:position w:val="-3"/>
          <w:sz w:val="56"/>
          <w:szCs w:val="56"/>
        </w:rPr>
        <w:t>B</w:t>
      </w:r>
    </w:p>
    <w:p w14:paraId="6C6679C8" w14:textId="3684E133" w:rsidR="00FB7149" w:rsidRPr="00FB7149" w:rsidRDefault="00FB7149" w:rsidP="007C7F0A">
      <w:pPr>
        <w:pStyle w:val="Text"/>
        <w:ind w:firstLine="0"/>
      </w:pPr>
      <w:r>
        <w:rPr>
          <w:smallCaps/>
        </w:rPr>
        <w:t>LOCKCHAIN</w:t>
      </w:r>
      <w:r w:rsidR="00E97402">
        <w:t xml:space="preserve"> </w:t>
      </w:r>
      <w:r w:rsidRPr="00FB7149">
        <w:t>is the technology behind Bitcoin. This technology provides an append-only data store of transactions replicated between peers. A blockchain implements a distributed ledger, which can verify and store any kind of transactions. Many institutions around the world are exploring the applications of distributed ledgers in areas such as supply chain, electronic health records, voting, energy supply, ownership management, and protecting civil infrastructure</w:t>
      </w:r>
      <w:r w:rsidR="008F0D33">
        <w:t xml:space="preserve"> </w:t>
      </w:r>
      <w:r w:rsidR="008F0D33">
        <w:fldChar w:fldCharType="begin" w:fldLock="1"/>
      </w:r>
      <w:r w:rsidR="00244844">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8F0D33">
        <w:fldChar w:fldCharType="separate"/>
      </w:r>
      <w:r w:rsidR="008F0D33" w:rsidRPr="008F0D33">
        <w:rPr>
          <w:noProof/>
        </w:rPr>
        <w:t>[1]</w:t>
      </w:r>
      <w:r w:rsidR="008F0D33">
        <w:fldChar w:fldCharType="end"/>
      </w:r>
      <w:r w:rsidRPr="00FB7149">
        <w:t>.</w:t>
      </w:r>
    </w:p>
    <w:p w14:paraId="325AE565" w14:textId="77777777" w:rsidR="00FB7149" w:rsidRPr="00FB7149" w:rsidRDefault="00FB7149" w:rsidP="00FB7149">
      <w:pPr>
        <w:pStyle w:val="Text"/>
      </w:pPr>
      <w:r w:rsidRPr="00FB7149">
        <w:t>The distributed ledger industry is in its early stages of development and there are different kinds of potential limitations. These limitations include those related to technical issues with the underlying technology, ongoing industry thefts and scandals, public perception, government regulation, and mainstream adoption of the technology.</w:t>
      </w:r>
    </w:p>
    <w:p w14:paraId="7918C49F" w14:textId="3FFDB9B0" w:rsidR="00E97402" w:rsidRDefault="00FB7149" w:rsidP="008C350D">
      <w:pPr>
        <w:pStyle w:val="Text"/>
      </w:pPr>
      <w:r w:rsidRPr="00FB7149">
        <w:t xml:space="preserve">The Bitcoin blockchain prompted a rise in the research of distributed ledger technology. Researchers around the world have proposed different data structures that can underlie these ledgers and which, they claim, can respond to some of blockchains potential limitations. The aim of this thesis it to </w:t>
      </w:r>
      <w:r w:rsidR="00056EC2">
        <w:t>determine</w:t>
      </w:r>
      <w:r w:rsidRPr="00FB7149">
        <w:t xml:space="preserve"> the optimality of these data structures to determine whether they have the potential to compete with blockchains.</w:t>
      </w:r>
    </w:p>
    <w:p w14:paraId="463C123B" w14:textId="10E58695" w:rsidR="008A3C23" w:rsidRDefault="004E49BE" w:rsidP="001F4C5C">
      <w:pPr>
        <w:pStyle w:val="Heading1"/>
      </w:pPr>
      <w:r>
        <w:t>RESEARCH PROBLEM</w:t>
      </w:r>
    </w:p>
    <w:p w14:paraId="21F620E1" w14:textId="52EB857E" w:rsidR="004E49BE" w:rsidRDefault="004E49BE" w:rsidP="00D97BD1">
      <w:pPr>
        <w:ind w:firstLine="202"/>
        <w:jc w:val="both"/>
        <w:rPr>
          <w:lang w:eastAsia="ja-JP"/>
        </w:rPr>
      </w:pPr>
      <w:r w:rsidRPr="00E60194">
        <w:rPr>
          <w:lang w:eastAsia="ja-JP"/>
        </w:rPr>
        <w:t>With the recent increase in the popularity of bitcoin, blockchain has become a prime keyword in the computer science market. The blockchain has risen to become the most popular implementation of distributed ledgers, but implementations that use different data structures have started to appear. This thesis will try to answer whether blockchain’s status is justified or if other implementations can replace the blockchain as the most popular implementation of distributed ledgers.</w:t>
      </w:r>
    </w:p>
    <w:p w14:paraId="306D2378" w14:textId="65F66D43" w:rsidR="00A04B6C" w:rsidRDefault="00A04B6C" w:rsidP="00A04B6C">
      <w:pPr>
        <w:ind w:firstLine="202"/>
        <w:jc w:val="both"/>
        <w:rPr>
          <w:lang w:eastAsia="ja-JP"/>
        </w:rPr>
      </w:pPr>
    </w:p>
    <w:p w14:paraId="39CA85CC" w14:textId="43EA2FB1" w:rsidR="00A04B6C" w:rsidRDefault="00A04B6C" w:rsidP="00A04B6C">
      <w:pPr>
        <w:pStyle w:val="Heading2"/>
        <w:rPr>
          <w:lang w:eastAsia="ja-JP"/>
        </w:rPr>
      </w:pPr>
      <w:r>
        <w:rPr>
          <w:lang w:eastAsia="ja-JP"/>
        </w:rPr>
        <w:t>Fundamental Properties</w:t>
      </w:r>
    </w:p>
    <w:p w14:paraId="3130BF90" w14:textId="4B270281" w:rsidR="00A04B6C" w:rsidRDefault="00A04B6C" w:rsidP="004C4692">
      <w:pPr>
        <w:ind w:firstLine="202"/>
        <w:jc w:val="both"/>
        <w:rPr>
          <w:lang w:eastAsia="ja-JP"/>
        </w:rPr>
      </w:pPr>
      <w:r w:rsidRPr="00E60194">
        <w:rPr>
          <w:lang w:eastAsia="ja-JP"/>
        </w:rPr>
        <w:t xml:space="preserve">Satoshi Nakamoto created the Bitcoin </w:t>
      </w:r>
      <w:r>
        <w:rPr>
          <w:lang w:eastAsia="ja-JP"/>
        </w:rPr>
        <w:t>b</w:t>
      </w:r>
      <w:r w:rsidRPr="00E60194">
        <w:rPr>
          <w:lang w:eastAsia="ja-JP"/>
        </w:rPr>
        <w:t>lockchain as peer-to-peer network that could serve as a solution to double-spending; a problem that hindered the development of decentralized digital currency for decades</w:t>
      </w:r>
      <w:r w:rsidR="004933D4">
        <w:rPr>
          <w:lang w:eastAsia="ja-JP"/>
        </w:rPr>
        <w:t xml:space="preserve"> </w:t>
      </w:r>
      <w:r w:rsidRPr="00E60194">
        <w:rPr>
          <w:lang w:eastAsia="ja-JP"/>
        </w:rPr>
        <w:fldChar w:fldCharType="begin" w:fldLock="1"/>
      </w:r>
      <w:r w:rsidRPr="00E60194">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E60194">
        <w:rPr>
          <w:lang w:eastAsia="ja-JP"/>
        </w:rPr>
        <w:fldChar w:fldCharType="separate"/>
      </w:r>
      <w:r w:rsidRPr="00E60194">
        <w:rPr>
          <w:noProof/>
          <w:lang w:eastAsia="ja-JP"/>
        </w:rPr>
        <w:t>[2]</w:t>
      </w:r>
      <w:r w:rsidRPr="00E60194">
        <w:rPr>
          <w:lang w:eastAsia="ja-JP"/>
        </w:rPr>
        <w:fldChar w:fldCharType="end"/>
      </w:r>
      <w:r w:rsidRPr="00E60194">
        <w:rPr>
          <w:lang w:eastAsia="ja-JP"/>
        </w:rPr>
        <w:t>. In the Bitcoin whitepaper, Nakamoto explained,</w:t>
      </w:r>
    </w:p>
    <w:p w14:paraId="380CA335" w14:textId="77777777" w:rsidR="00A04B6C" w:rsidRDefault="00A04B6C" w:rsidP="00A04B6C">
      <w:pPr>
        <w:jc w:val="both"/>
        <w:rPr>
          <w:lang w:eastAsia="ja-JP"/>
        </w:rPr>
      </w:pPr>
    </w:p>
    <w:p w14:paraId="36296B76" w14:textId="7F4E0B85" w:rsidR="00A04B6C" w:rsidRPr="00E60194" w:rsidRDefault="00A04B6C" w:rsidP="00A04B6C">
      <w:pPr>
        <w:ind w:left="709" w:hanging="1"/>
        <w:jc w:val="both"/>
        <w:rPr>
          <w:lang w:eastAsia="ja-JP"/>
        </w:rPr>
      </w:pPr>
      <w:r w:rsidRPr="00E60194">
        <w:rPr>
          <w:lang w:eastAsia="ja-JP"/>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7A4AF3">
        <w:rPr>
          <w:lang w:eastAsia="ja-JP"/>
        </w:rPr>
        <w:t xml:space="preserve"> </w:t>
      </w:r>
      <w:r w:rsidRPr="00E60194">
        <w:rPr>
          <w:lang w:eastAsia="ja-JP"/>
        </w:rPr>
        <w:fldChar w:fldCharType="begin" w:fldLock="1"/>
      </w:r>
      <w:r w:rsidRPr="00E60194">
        <w:rPr>
          <w:lang w:eastAsia="ja-JP"/>
        </w:rPr>
        <w:instrText>ADDIN CSL_CITATION {"citationItems":[{"id":"ITEM-1","itemData":{"author":[{"dropping-particle":"","family":"Nakamoto","given":"Satoshi","non-dropping-particle":"","parse-names":false,"suffix":""}],"id":"ITEM-1","issued":{"date-parts":[["2009"]]},"title":"Bitcoin: A peer-to-peer electronic cash system","type":"article"},"locator":"1","uris":["http://www.mendeley.com/documents/?uuid=396a0023-d3f9-4f9d-89c0-b1175cd08964"]}],"mendeley":{"formattedCitation":"[2, p. 1]","plainTextFormattedCitation":"[2, p. 1]","previouslyFormattedCitation":"[2, p. 1]"},"properties":{"noteIndex":0},"schema":"https://github.com/citation-style-language/schema/raw/master/csl-citation.json"}</w:instrText>
      </w:r>
      <w:r w:rsidRPr="00E60194">
        <w:rPr>
          <w:lang w:eastAsia="ja-JP"/>
        </w:rPr>
        <w:fldChar w:fldCharType="separate"/>
      </w:r>
      <w:r w:rsidRPr="00E60194">
        <w:rPr>
          <w:noProof/>
          <w:lang w:eastAsia="ja-JP"/>
        </w:rPr>
        <w:t>[2, p. 1]</w:t>
      </w:r>
      <w:r w:rsidRPr="00E60194">
        <w:rPr>
          <w:lang w:eastAsia="ja-JP"/>
        </w:rPr>
        <w:fldChar w:fldCharType="end"/>
      </w:r>
    </w:p>
    <w:p w14:paraId="59041E57" w14:textId="77777777" w:rsidR="0053301C" w:rsidRDefault="0053301C" w:rsidP="00A04B6C">
      <w:pPr>
        <w:jc w:val="both"/>
        <w:rPr>
          <w:lang w:eastAsia="ja-JP"/>
        </w:rPr>
      </w:pPr>
    </w:p>
    <w:p w14:paraId="0A3469ED" w14:textId="5AA0770D" w:rsidR="00A04B6C" w:rsidRDefault="00A04B6C" w:rsidP="00A04B6C">
      <w:pPr>
        <w:jc w:val="both"/>
        <w:rPr>
          <w:lang w:eastAsia="ja-JP"/>
        </w:rPr>
      </w:pPr>
      <w:r w:rsidRPr="00E60194">
        <w:rPr>
          <w:lang w:eastAsia="ja-JP"/>
        </w:rPr>
        <w:t xml:space="preserve">After carefully studying blockchain implementations, Xu et al. </w:t>
      </w:r>
      <w:r w:rsidRPr="00E60194">
        <w:rPr>
          <w:lang w:eastAsia="ja-JP"/>
        </w:rPr>
        <w:fldChar w:fldCharType="begin" w:fldLock="1"/>
      </w:r>
      <w:r w:rsidRPr="00E60194">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E60194">
        <w:rPr>
          <w:lang w:eastAsia="ja-JP"/>
        </w:rPr>
        <w:fldChar w:fldCharType="separate"/>
      </w:r>
      <w:r w:rsidRPr="00E60194">
        <w:rPr>
          <w:noProof/>
          <w:lang w:eastAsia="ja-JP"/>
        </w:rPr>
        <w:t>[3]</w:t>
      </w:r>
      <w:r w:rsidRPr="00E60194">
        <w:rPr>
          <w:lang w:eastAsia="ja-JP"/>
        </w:rPr>
        <w:fldChar w:fldCharType="end"/>
      </w:r>
      <w:r w:rsidRPr="00E60194">
        <w:rPr>
          <w:lang w:eastAsia="ja-JP"/>
        </w:rPr>
        <w:t xml:space="preserve"> identified the fundamental properties supported by this family of technological solutions. These properties are explained below.</w:t>
      </w:r>
    </w:p>
    <w:p w14:paraId="67CC8D5B" w14:textId="2D57C509" w:rsidR="00156CAE" w:rsidRDefault="00156CAE" w:rsidP="00A04B6C">
      <w:pPr>
        <w:jc w:val="both"/>
        <w:rPr>
          <w:lang w:eastAsia="ja-JP"/>
        </w:rPr>
      </w:pPr>
    </w:p>
    <w:p w14:paraId="3C6FF5E3" w14:textId="77777777" w:rsidR="00156CAE" w:rsidRPr="00156CAE" w:rsidRDefault="00156CAE" w:rsidP="00156CAE">
      <w:pPr>
        <w:pStyle w:val="Heading3"/>
        <w:rPr>
          <w:lang w:eastAsia="ja-JP"/>
        </w:rPr>
      </w:pPr>
      <w:bookmarkStart w:id="1" w:name="_Toc3892294"/>
      <w:r w:rsidRPr="00156CAE">
        <w:rPr>
          <w:lang w:eastAsia="ja-JP"/>
        </w:rPr>
        <w:t>Immutability</w:t>
      </w:r>
      <w:bookmarkEnd w:id="1"/>
    </w:p>
    <w:p w14:paraId="2E38CA1A" w14:textId="79AA649B" w:rsidR="00156CAE" w:rsidRDefault="00156CAE" w:rsidP="004C4692">
      <w:pPr>
        <w:ind w:firstLine="202"/>
        <w:jc w:val="both"/>
        <w:rPr>
          <w:lang w:eastAsia="ja-JP"/>
        </w:rPr>
      </w:pPr>
      <w:r w:rsidRPr="00156CAE">
        <w:rPr>
          <w:lang w:eastAsia="ja-JP"/>
        </w:rPr>
        <w:t>In the blockchain context, immutability refers to the fact no one is able to change the data that is contained in a committed transaction. If a malicious user attempts to alter the information in a transaction, this change will cause a change in the hash of the block, causing the protocol to register it as an inconsistency in the chain.</w:t>
      </w:r>
    </w:p>
    <w:p w14:paraId="092C4506" w14:textId="77777777" w:rsidR="00156CAE" w:rsidRPr="00156CAE" w:rsidRDefault="00156CAE" w:rsidP="00156CAE">
      <w:pPr>
        <w:jc w:val="both"/>
        <w:rPr>
          <w:lang w:eastAsia="ja-JP"/>
        </w:rPr>
      </w:pPr>
    </w:p>
    <w:p w14:paraId="53AE099B" w14:textId="77777777" w:rsidR="00156CAE" w:rsidRPr="00156CAE" w:rsidRDefault="00156CAE" w:rsidP="00156CAE">
      <w:pPr>
        <w:pStyle w:val="Heading3"/>
        <w:rPr>
          <w:lang w:eastAsia="ja-JP"/>
        </w:rPr>
      </w:pPr>
      <w:bookmarkStart w:id="2" w:name="_Toc3892295"/>
      <w:r w:rsidRPr="00156CAE">
        <w:rPr>
          <w:lang w:eastAsia="ja-JP"/>
        </w:rPr>
        <w:t>Non-repudiation</w:t>
      </w:r>
      <w:bookmarkEnd w:id="2"/>
    </w:p>
    <w:p w14:paraId="56B3680F" w14:textId="464B6BB8" w:rsidR="00156CAE" w:rsidRDefault="00156CAE" w:rsidP="004C4692">
      <w:pPr>
        <w:ind w:firstLine="202"/>
        <w:jc w:val="both"/>
        <w:rPr>
          <w:lang w:eastAsia="ja-JP"/>
        </w:rPr>
      </w:pPr>
      <w:r w:rsidRPr="00156CAE">
        <w:rPr>
          <w:lang w:eastAsia="ja-JP"/>
        </w:rPr>
        <w:t>Blockchain users sign the transactions they initiate with digital signatures, which means that they cannot dispute the authorship or validity of such a transaction.</w:t>
      </w:r>
    </w:p>
    <w:p w14:paraId="51C4BD99" w14:textId="77777777" w:rsidR="00156CAE" w:rsidRPr="00156CAE" w:rsidRDefault="00156CAE" w:rsidP="00156CAE">
      <w:pPr>
        <w:jc w:val="both"/>
        <w:rPr>
          <w:lang w:eastAsia="ja-JP"/>
        </w:rPr>
      </w:pPr>
    </w:p>
    <w:p w14:paraId="3BABDEBE" w14:textId="77777777" w:rsidR="00156CAE" w:rsidRPr="00156CAE" w:rsidRDefault="00156CAE" w:rsidP="00156CAE">
      <w:pPr>
        <w:pStyle w:val="Heading3"/>
        <w:rPr>
          <w:lang w:eastAsia="ja-JP"/>
        </w:rPr>
      </w:pPr>
      <w:bookmarkStart w:id="3" w:name="_Toc3892296"/>
      <w:r w:rsidRPr="00156CAE">
        <w:rPr>
          <w:lang w:eastAsia="ja-JP"/>
        </w:rPr>
        <w:t>Integrity</w:t>
      </w:r>
      <w:bookmarkEnd w:id="3"/>
    </w:p>
    <w:p w14:paraId="4B8CE9F4" w14:textId="2D3F684F" w:rsidR="00156CAE" w:rsidRDefault="00156CAE" w:rsidP="004C4692">
      <w:pPr>
        <w:ind w:firstLine="202"/>
        <w:jc w:val="both"/>
        <w:rPr>
          <w:lang w:eastAsia="ja-JP"/>
        </w:rPr>
      </w:pPr>
      <w:r w:rsidRPr="00156CAE">
        <w:rPr>
          <w:lang w:eastAsia="ja-JP"/>
        </w:rPr>
        <w:t>The blockchain guarantees data integrity, which means it maintains and assures the accuracy and consistency of data. There are mechanisms in place by which all parties in the system can reach a consensus on the accepted truth. The Bitcoin blockchain achieves consensus via an economic measure called Proof of Work (PoW).</w:t>
      </w:r>
    </w:p>
    <w:p w14:paraId="3F036CC0" w14:textId="77777777" w:rsidR="00156CAE" w:rsidRPr="00156CAE" w:rsidRDefault="00156CAE" w:rsidP="00156CAE">
      <w:pPr>
        <w:jc w:val="both"/>
        <w:rPr>
          <w:lang w:eastAsia="ja-JP"/>
        </w:rPr>
      </w:pPr>
    </w:p>
    <w:p w14:paraId="77F801B1" w14:textId="22645D2F" w:rsidR="00156CAE" w:rsidRPr="00156CAE" w:rsidRDefault="00156CAE" w:rsidP="00156CAE">
      <w:pPr>
        <w:pStyle w:val="Heading3"/>
        <w:rPr>
          <w:lang w:eastAsia="ja-JP"/>
        </w:rPr>
      </w:pPr>
      <w:bookmarkStart w:id="4" w:name="_Toc3892297"/>
      <w:r w:rsidRPr="00156CAE">
        <w:rPr>
          <w:lang w:eastAsia="ja-JP"/>
        </w:rPr>
        <w:t>Transparency</w:t>
      </w:r>
      <w:bookmarkEnd w:id="4"/>
    </w:p>
    <w:p w14:paraId="0065CB28" w14:textId="08352110" w:rsidR="00156CAE" w:rsidRDefault="00156CAE" w:rsidP="004C4692">
      <w:pPr>
        <w:ind w:firstLine="202"/>
        <w:jc w:val="both"/>
        <w:rPr>
          <w:lang w:eastAsia="ja-JP"/>
        </w:rPr>
      </w:pPr>
      <w:r w:rsidRPr="00156CAE">
        <w:rPr>
          <w:lang w:eastAsia="ja-JP"/>
        </w:rPr>
        <w:t>On a blockchain, the identity of a user is concealed using cryptography so that linking public addresses to individual users is difficult to achieve. The transparency of a blockchain comes from the fact that the holdings and transactions of each public address are open to viewing. This level of transparency has not existed within financial systems and adds a degree of accountability not existing to date.</w:t>
      </w:r>
    </w:p>
    <w:p w14:paraId="3C6494B9" w14:textId="77777777" w:rsidR="00156CAE" w:rsidRPr="00156CAE" w:rsidRDefault="00156CAE" w:rsidP="00156CAE">
      <w:pPr>
        <w:jc w:val="both"/>
        <w:rPr>
          <w:lang w:eastAsia="ja-JP"/>
        </w:rPr>
      </w:pPr>
    </w:p>
    <w:p w14:paraId="5C2F67B7" w14:textId="77777777" w:rsidR="00156CAE" w:rsidRPr="00156CAE" w:rsidRDefault="00156CAE" w:rsidP="00156CAE">
      <w:pPr>
        <w:pStyle w:val="Heading3"/>
        <w:rPr>
          <w:lang w:eastAsia="ja-JP"/>
        </w:rPr>
      </w:pPr>
      <w:bookmarkStart w:id="5" w:name="_Toc3892298"/>
      <w:r w:rsidRPr="00156CAE">
        <w:rPr>
          <w:lang w:eastAsia="ja-JP"/>
        </w:rPr>
        <w:t>Equal Rights</w:t>
      </w:r>
      <w:bookmarkEnd w:id="5"/>
    </w:p>
    <w:p w14:paraId="21AABB70" w14:textId="58092D40" w:rsidR="00156CAE" w:rsidRDefault="00156CAE" w:rsidP="0080495E">
      <w:pPr>
        <w:ind w:firstLine="202"/>
        <w:jc w:val="both"/>
        <w:rPr>
          <w:lang w:eastAsia="ja-JP"/>
        </w:rPr>
      </w:pPr>
      <w:r w:rsidRPr="00156CAE">
        <w:rPr>
          <w:lang w:eastAsia="ja-JP"/>
        </w:rPr>
        <w:t>All of the participants of a blockchain network have equal rights, and there are no privileged users because they all have the same ability to access and manipulate the blockchain.</w:t>
      </w:r>
    </w:p>
    <w:p w14:paraId="7319CFDB" w14:textId="4047FC12" w:rsidR="00C912B0" w:rsidRDefault="00C912B0" w:rsidP="0080495E">
      <w:pPr>
        <w:ind w:firstLine="202"/>
        <w:jc w:val="both"/>
        <w:rPr>
          <w:lang w:eastAsia="ja-JP"/>
        </w:rPr>
      </w:pPr>
    </w:p>
    <w:p w14:paraId="6A39191C" w14:textId="77777777" w:rsidR="00C912B0" w:rsidRPr="00C912B0" w:rsidRDefault="00C912B0" w:rsidP="00C912B0">
      <w:pPr>
        <w:ind w:firstLine="202"/>
        <w:jc w:val="both"/>
        <w:rPr>
          <w:lang w:eastAsia="ja-JP"/>
        </w:rPr>
      </w:pPr>
      <w:r w:rsidRPr="00C912B0">
        <w:rPr>
          <w:lang w:eastAsia="ja-JP"/>
        </w:rPr>
        <w:t>For a solution to be comparable to a blockchain it must guarantee these five fundamental properties or give a reasoned explanation as to why it does not do so. Researchers designing different solutions similar to blockchains must keep these five properties in mind.</w:t>
      </w:r>
    </w:p>
    <w:p w14:paraId="249E0D97" w14:textId="775921F6" w:rsidR="00C912B0" w:rsidRDefault="00C912B0" w:rsidP="0080495E">
      <w:pPr>
        <w:ind w:firstLine="202"/>
        <w:jc w:val="both"/>
        <w:rPr>
          <w:lang w:eastAsia="ja-JP"/>
        </w:rPr>
      </w:pPr>
    </w:p>
    <w:p w14:paraId="48F95F96" w14:textId="77777777" w:rsidR="00C912B0" w:rsidRPr="00C912B0" w:rsidRDefault="00C912B0" w:rsidP="00C912B0">
      <w:pPr>
        <w:pStyle w:val="Heading2"/>
        <w:rPr>
          <w:lang w:eastAsia="ja-JP"/>
        </w:rPr>
      </w:pPr>
      <w:bookmarkStart w:id="6" w:name="_Toc3892299"/>
      <w:r w:rsidRPr="00C912B0">
        <w:rPr>
          <w:lang w:eastAsia="ja-JP"/>
        </w:rPr>
        <w:t>Technical Challenges</w:t>
      </w:r>
      <w:bookmarkEnd w:id="6"/>
    </w:p>
    <w:p w14:paraId="21D4D2D6" w14:textId="77777777" w:rsidR="00C912B0" w:rsidRPr="00C912B0" w:rsidRDefault="00C912B0" w:rsidP="00C912B0">
      <w:pPr>
        <w:ind w:firstLine="202"/>
        <w:jc w:val="both"/>
        <w:rPr>
          <w:lang w:eastAsia="ja-JP"/>
        </w:rPr>
      </w:pPr>
      <w:r w:rsidRPr="00C912B0">
        <w:rPr>
          <w:lang w:eastAsia="ja-JP"/>
        </w:rPr>
        <w:t xml:space="preserve">A number of technical challenges related to the blockchain have been identified. Developers have a clear view of these challenges, which has led to discussions, coding of possible solutions and proposals of different answers to these challenges. Some researchers believe the Bitcoin blockchain will remain as the solution with the biggest market value, while others are building new solutions that they claim could overcome these challenges and become the next steps in the evolution of this technology </w:t>
      </w:r>
      <w:r w:rsidRPr="00C912B0">
        <w:rPr>
          <w:lang w:eastAsia="ja-JP"/>
        </w:rPr>
        <w:fldChar w:fldCharType="begin" w:fldLock="1"/>
      </w:r>
      <w:r w:rsidRPr="00C912B0">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C912B0">
        <w:rPr>
          <w:lang w:eastAsia="ja-JP"/>
        </w:rPr>
        <w:fldChar w:fldCharType="separate"/>
      </w:r>
      <w:r w:rsidRPr="00C912B0">
        <w:rPr>
          <w:noProof/>
          <w:lang w:eastAsia="ja-JP"/>
        </w:rPr>
        <w:t>[4]</w:t>
      </w:r>
      <w:r w:rsidRPr="00C912B0">
        <w:rPr>
          <w:lang w:eastAsia="ja-JP"/>
        </w:rPr>
        <w:fldChar w:fldCharType="end"/>
      </w:r>
      <w:r w:rsidRPr="00C912B0">
        <w:rPr>
          <w:lang w:eastAsia="ja-JP"/>
        </w:rPr>
        <w:t xml:space="preserve">, </w:t>
      </w:r>
      <w:r w:rsidRPr="00C912B0">
        <w:rPr>
          <w:lang w:eastAsia="ja-JP"/>
        </w:rPr>
        <w:fldChar w:fldCharType="begin" w:fldLock="1"/>
      </w:r>
      <w:r w:rsidRPr="00C912B0">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C912B0">
        <w:rPr>
          <w:lang w:eastAsia="ja-JP"/>
        </w:rPr>
        <w:fldChar w:fldCharType="separate"/>
      </w:r>
      <w:r w:rsidRPr="00C912B0">
        <w:rPr>
          <w:noProof/>
          <w:lang w:eastAsia="ja-JP"/>
        </w:rPr>
        <w:t>[5]</w:t>
      </w:r>
      <w:r w:rsidRPr="00C912B0">
        <w:rPr>
          <w:lang w:eastAsia="ja-JP"/>
        </w:rPr>
        <w:fldChar w:fldCharType="end"/>
      </w:r>
      <w:r w:rsidRPr="00C912B0">
        <w:rPr>
          <w:lang w:eastAsia="ja-JP"/>
        </w:rPr>
        <w:t>.</w:t>
      </w:r>
    </w:p>
    <w:p w14:paraId="7CA9314F" w14:textId="7B14932F" w:rsidR="00C912B0" w:rsidRDefault="00C912B0" w:rsidP="00C912B0">
      <w:pPr>
        <w:ind w:firstLine="202"/>
        <w:jc w:val="both"/>
        <w:rPr>
          <w:lang w:eastAsia="ja-JP"/>
        </w:rPr>
      </w:pPr>
      <w:r w:rsidRPr="00C912B0">
        <w:rPr>
          <w:lang w:eastAsia="ja-JP"/>
        </w:rPr>
        <w:t xml:space="preserve">Swan </w:t>
      </w:r>
      <w:r w:rsidRPr="00C912B0">
        <w:rPr>
          <w:lang w:eastAsia="ja-JP"/>
        </w:rPr>
        <w:fldChar w:fldCharType="begin" w:fldLock="1"/>
      </w:r>
      <w:r w:rsidRPr="00C912B0">
        <w:rPr>
          <w:lang w:eastAsia="ja-JP"/>
        </w:rPr>
        <w:instrText>ADDIN CSL_CITATION {"citationItems":[{"id":"ITEM-1","itemData":{"ISBN":"9781491920473 1491920475 9781491920459 1491920459 1491920491 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 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 ","author":[{"dropping-particle":"","family":"Swan","given":"Melanie","non-dropping-particle":"","parse-names":false,"suffix":""}],"id":"ITEM-1","issued":{"date-parts":[["2015"]]},"publisher":"O'Reilly Media","publisher-place":"Sebastopol, Calif.","title":"Blockchain : blueprint for a new economy","type":"book"},"uris":["http://www.mendeley.com/documents/?uuid=4a97b399-4370-43de-b0da-ba8228add0de"]}],"mendeley":{"formattedCitation":"[6]","plainTextFormattedCitation":"[6]","previouslyFormattedCitation":"[6]"},"properties":{"noteIndex":0},"schema":"https://github.com/citation-style-language/schema/raw/master/csl-citation.json"}</w:instrText>
      </w:r>
      <w:r w:rsidRPr="00C912B0">
        <w:rPr>
          <w:lang w:eastAsia="ja-JP"/>
        </w:rPr>
        <w:fldChar w:fldCharType="separate"/>
      </w:r>
      <w:r w:rsidRPr="00C912B0">
        <w:rPr>
          <w:noProof/>
          <w:lang w:eastAsia="ja-JP"/>
        </w:rPr>
        <w:t>[6]</w:t>
      </w:r>
      <w:r w:rsidRPr="00C912B0">
        <w:rPr>
          <w:lang w:eastAsia="ja-JP"/>
        </w:rPr>
        <w:fldChar w:fldCharType="end"/>
      </w:r>
      <w:r w:rsidRPr="00C912B0">
        <w:rPr>
          <w:lang w:eastAsia="ja-JP"/>
        </w:rPr>
        <w:t xml:space="preserve"> identifies a number of technical challenges related to the blockchain. These are explained below.</w:t>
      </w:r>
    </w:p>
    <w:p w14:paraId="5F5F6922" w14:textId="77777777" w:rsidR="00C912B0" w:rsidRDefault="00C912B0" w:rsidP="00C912B0">
      <w:pPr>
        <w:ind w:firstLine="202"/>
        <w:jc w:val="both"/>
        <w:rPr>
          <w:lang w:eastAsia="ja-JP"/>
        </w:rPr>
      </w:pPr>
    </w:p>
    <w:p w14:paraId="4EC86B8D" w14:textId="77777777" w:rsidR="00C912B0" w:rsidRPr="00E60194" w:rsidRDefault="00C912B0" w:rsidP="00C912B0">
      <w:pPr>
        <w:pStyle w:val="Heading3"/>
      </w:pPr>
      <w:bookmarkStart w:id="7" w:name="_Toc3892300"/>
      <w:r w:rsidRPr="00C912B0">
        <w:t>Throughput</w:t>
      </w:r>
      <w:bookmarkEnd w:id="7"/>
    </w:p>
    <w:p w14:paraId="79D2ED17" w14:textId="6A512F51" w:rsidR="00C912B0" w:rsidRDefault="00C912B0" w:rsidP="00C912B0">
      <w:pPr>
        <w:ind w:firstLine="202"/>
        <w:jc w:val="both"/>
        <w:rPr>
          <w:lang w:eastAsia="ja-JP"/>
        </w:rPr>
      </w:pPr>
      <w:r w:rsidRPr="00E60194">
        <w:rPr>
          <w:lang w:eastAsia="ja-JP"/>
        </w:rPr>
        <w:t>Throughput is an issue for the Bitcoin network. This network is processing only one transaction per second (tps) and has a theoretical maximum of 7 tps. Other transaction processing networks have much higher throughputs such as Visa, which supports 2,000 tps, Twitter, which supports 5,000 tps, and advertising networks, which support more than 100,000 tps.</w:t>
      </w:r>
    </w:p>
    <w:p w14:paraId="47911AD4" w14:textId="77777777" w:rsidR="00C912B0" w:rsidRPr="00E60194" w:rsidRDefault="00C912B0" w:rsidP="00C912B0">
      <w:pPr>
        <w:rPr>
          <w:lang w:eastAsia="ja-JP"/>
        </w:rPr>
      </w:pPr>
    </w:p>
    <w:p w14:paraId="2BDE88A3" w14:textId="77777777" w:rsidR="00C912B0" w:rsidRPr="00E60194" w:rsidRDefault="00C912B0" w:rsidP="00C912B0">
      <w:pPr>
        <w:pStyle w:val="Heading3"/>
      </w:pPr>
      <w:bookmarkStart w:id="8" w:name="_Toc3892301"/>
      <w:r w:rsidRPr="00E60194">
        <w:t>Latency</w:t>
      </w:r>
      <w:bookmarkEnd w:id="8"/>
    </w:p>
    <w:p w14:paraId="132CA3AB" w14:textId="6A171663" w:rsidR="00C912B0" w:rsidRDefault="00C912B0" w:rsidP="00C912B0">
      <w:pPr>
        <w:ind w:firstLine="202"/>
        <w:jc w:val="both"/>
        <w:rPr>
          <w:lang w:eastAsia="ja-JP"/>
        </w:rPr>
      </w:pPr>
      <w:r w:rsidRPr="00E60194">
        <w:rPr>
          <w:lang w:eastAsia="ja-JP"/>
        </w:rPr>
        <w:t xml:space="preserve">Latency is an issue for the Bitcoin network. Each Bitcoin transaction block takes 10 minutes to process, meaning it takes at least 10 minutes for a transaction to be confirmed. To have enough security, one has to wait even more time: around one hour (10-minute block interval with 6-block confirmation) on Bitcoin and around 3 minutes (14-second block interval with </w:t>
      </w:r>
      <w:r w:rsidRPr="00E60194">
        <w:rPr>
          <w:lang w:eastAsia="ja-JP"/>
        </w:rPr>
        <w:t>12-block confirmation) on Ethereum. As a comparison metric, VISA takes seconds at most to process a transaction.</w:t>
      </w:r>
    </w:p>
    <w:p w14:paraId="12C2CE67" w14:textId="77777777" w:rsidR="00F44F3C" w:rsidRPr="00E60194" w:rsidRDefault="00F44F3C" w:rsidP="00C912B0">
      <w:pPr>
        <w:ind w:firstLine="202"/>
        <w:jc w:val="both"/>
        <w:rPr>
          <w:lang w:eastAsia="ja-JP"/>
        </w:rPr>
      </w:pPr>
    </w:p>
    <w:p w14:paraId="328F916B" w14:textId="77777777" w:rsidR="00C912B0" w:rsidRPr="00E60194" w:rsidRDefault="00C912B0" w:rsidP="00C912B0">
      <w:pPr>
        <w:pStyle w:val="Heading3"/>
      </w:pPr>
      <w:bookmarkStart w:id="9" w:name="_Toc3892302"/>
      <w:r w:rsidRPr="00E60194">
        <w:t>Size</w:t>
      </w:r>
      <w:bookmarkEnd w:id="9"/>
    </w:p>
    <w:p w14:paraId="48CA757C" w14:textId="56EC9D4F" w:rsidR="00C912B0" w:rsidRDefault="00C912B0" w:rsidP="00C912B0">
      <w:pPr>
        <w:ind w:firstLine="202"/>
        <w:jc w:val="both"/>
        <w:rPr>
          <w:lang w:eastAsia="ja-JP"/>
        </w:rPr>
      </w:pPr>
      <w:r w:rsidRPr="00E60194">
        <w:rPr>
          <w:lang w:eastAsia="ja-JP"/>
        </w:rPr>
        <w:t>The size of the Bitcoin blockchain is an issue and the Bitcoin community calls the size problem “bloat”. The size of this blockchain is greater than 25 GB. The problem with a large blockchain size is that centralization becomes a risk. If the blockchain size increases too much, only a very small number of businesses would run “full nodes”, which are nodes that store and process the entirety of every block. In such a situation, these full nodes could band together and agree to cheat in some profitable fashion.</w:t>
      </w:r>
    </w:p>
    <w:p w14:paraId="4E5BCB12" w14:textId="77777777" w:rsidR="00233057" w:rsidRPr="00E60194" w:rsidRDefault="00233057" w:rsidP="00C912B0">
      <w:pPr>
        <w:ind w:firstLine="202"/>
        <w:jc w:val="both"/>
        <w:rPr>
          <w:lang w:eastAsia="ja-JP"/>
        </w:rPr>
      </w:pPr>
    </w:p>
    <w:p w14:paraId="02CBFA04" w14:textId="77777777" w:rsidR="00233057" w:rsidRPr="00233057" w:rsidRDefault="00233057" w:rsidP="00233057">
      <w:pPr>
        <w:ind w:firstLine="202"/>
        <w:jc w:val="both"/>
        <w:rPr>
          <w:lang w:eastAsia="ja-JP"/>
        </w:rPr>
      </w:pPr>
      <w:r w:rsidRPr="00233057">
        <w:rPr>
          <w:lang w:eastAsia="ja-JP"/>
        </w:rPr>
        <w:t>Taking into account these technical challenges, different options of data structures have been proposed to replace blockchains as the data structures used to implement distributed ledgers. The problem we address with this thesis is that of the optimality of the underlying data structures used to implement distributed ledgers. We study different data structures to determine how they compare in terms of the degree to which (1) they guarantee the fundamental properties of blockchains, and (2) they respond to the technical challenges that have been identified for this technology.</w:t>
      </w:r>
    </w:p>
    <w:p w14:paraId="683C9E78" w14:textId="77777777" w:rsidR="00233057" w:rsidRPr="00233057" w:rsidRDefault="00233057" w:rsidP="00233057">
      <w:pPr>
        <w:ind w:firstLine="202"/>
        <w:jc w:val="both"/>
        <w:rPr>
          <w:lang w:eastAsia="ja-JP"/>
        </w:rPr>
      </w:pPr>
      <w:r w:rsidRPr="00233057">
        <w:rPr>
          <w:lang w:eastAsia="ja-JP"/>
        </w:rPr>
        <w:t>In particular, to address this problem we will follow these four steps:</w:t>
      </w:r>
    </w:p>
    <w:p w14:paraId="789854C1" w14:textId="77777777" w:rsidR="00233057" w:rsidRPr="00233057" w:rsidRDefault="00233057" w:rsidP="009777AA">
      <w:pPr>
        <w:numPr>
          <w:ilvl w:val="0"/>
          <w:numId w:val="4"/>
        </w:numPr>
        <w:jc w:val="both"/>
        <w:rPr>
          <w:lang w:eastAsia="ja-JP"/>
        </w:rPr>
      </w:pPr>
      <w:r w:rsidRPr="00233057">
        <w:rPr>
          <w:lang w:eastAsia="ja-JP"/>
        </w:rPr>
        <w:t>Implement three distributed data structures in a way that allows for comparison in terms of the three technical challenges identified for this technology.</w:t>
      </w:r>
    </w:p>
    <w:p w14:paraId="06F8774A" w14:textId="77777777" w:rsidR="00233057" w:rsidRPr="00233057" w:rsidRDefault="00233057" w:rsidP="009777AA">
      <w:pPr>
        <w:numPr>
          <w:ilvl w:val="0"/>
          <w:numId w:val="4"/>
        </w:numPr>
        <w:jc w:val="both"/>
        <w:rPr>
          <w:lang w:eastAsia="ja-JP"/>
        </w:rPr>
      </w:pPr>
      <w:r w:rsidRPr="00233057">
        <w:rPr>
          <w:lang w:eastAsia="ja-JP"/>
        </w:rPr>
        <w:t>Qualitatively evaluate and compare the data structures in terms of the five fundamental properties of blockchains.</w:t>
      </w:r>
    </w:p>
    <w:p w14:paraId="0504F913" w14:textId="77777777" w:rsidR="00233057" w:rsidRPr="00233057" w:rsidRDefault="00233057" w:rsidP="009777AA">
      <w:pPr>
        <w:numPr>
          <w:ilvl w:val="0"/>
          <w:numId w:val="4"/>
        </w:numPr>
        <w:jc w:val="both"/>
        <w:rPr>
          <w:lang w:eastAsia="ja-JP"/>
        </w:rPr>
      </w:pPr>
      <w:r w:rsidRPr="00233057">
        <w:rPr>
          <w:lang w:eastAsia="ja-JP"/>
        </w:rPr>
        <w:t>Quantitatively evaluate and compare the data structures in terms of the three technical challenges.</w:t>
      </w:r>
    </w:p>
    <w:p w14:paraId="3117BA9F" w14:textId="7580BAFB" w:rsidR="00233057" w:rsidRDefault="00233057" w:rsidP="009777AA">
      <w:pPr>
        <w:numPr>
          <w:ilvl w:val="0"/>
          <w:numId w:val="4"/>
        </w:numPr>
        <w:jc w:val="both"/>
        <w:rPr>
          <w:lang w:eastAsia="ja-JP"/>
        </w:rPr>
      </w:pPr>
      <w:r w:rsidRPr="00233057">
        <w:rPr>
          <w:lang w:eastAsia="ja-JP"/>
        </w:rPr>
        <w:t xml:space="preserve">Classify the different data structures according to their impact </w:t>
      </w:r>
      <w:r w:rsidR="00056EC2">
        <w:rPr>
          <w:lang w:eastAsia="ja-JP"/>
        </w:rPr>
        <w:t>on</w:t>
      </w:r>
      <w:r w:rsidRPr="00233057">
        <w:rPr>
          <w:lang w:eastAsia="ja-JP"/>
        </w:rPr>
        <w:t xml:space="preserve"> the three technical challenges identified for this technology.</w:t>
      </w:r>
    </w:p>
    <w:p w14:paraId="3E1DB3DE" w14:textId="2A078EF9" w:rsidR="00233057" w:rsidRPr="00233057" w:rsidRDefault="00233057" w:rsidP="00233057">
      <w:pPr>
        <w:pStyle w:val="Heading1"/>
        <w:rPr>
          <w:lang w:eastAsia="ja-JP"/>
        </w:rPr>
      </w:pPr>
      <w:r>
        <w:rPr>
          <w:lang w:eastAsia="ja-JP"/>
        </w:rPr>
        <w:t>STATE OF THE ART</w:t>
      </w:r>
    </w:p>
    <w:p w14:paraId="2C46C494" w14:textId="77777777" w:rsidR="00233057" w:rsidRPr="00233057" w:rsidRDefault="00233057" w:rsidP="00233057">
      <w:pPr>
        <w:pStyle w:val="Heading2"/>
        <w:rPr>
          <w:lang w:eastAsia="ja-JP"/>
        </w:rPr>
      </w:pPr>
      <w:bookmarkStart w:id="10" w:name="_Toc3892304"/>
      <w:r w:rsidRPr="00233057">
        <w:rPr>
          <w:lang w:eastAsia="ja-JP"/>
        </w:rPr>
        <w:t>Methodology</w:t>
      </w:r>
      <w:bookmarkEnd w:id="10"/>
    </w:p>
    <w:p w14:paraId="31F03251" w14:textId="0C0C4F8D" w:rsidR="00233057" w:rsidRDefault="00233057" w:rsidP="00233057">
      <w:pPr>
        <w:ind w:firstLine="202"/>
        <w:jc w:val="both"/>
        <w:rPr>
          <w:lang w:eastAsia="ja-JP"/>
        </w:rPr>
      </w:pPr>
      <w:r w:rsidRPr="00233057">
        <w:rPr>
          <w:lang w:eastAsia="ja-JP"/>
        </w:rPr>
        <w:t xml:space="preserve">The methodology used to gather the state of the art for this research follows the systematic review process described by Petersen et al. </w:t>
      </w:r>
      <w:r w:rsidRPr="00233057">
        <w:rPr>
          <w:lang w:eastAsia="ja-JP"/>
        </w:rPr>
        <w:fldChar w:fldCharType="begin" w:fldLock="1"/>
      </w:r>
      <w:r w:rsidRPr="00233057">
        <w:rPr>
          <w:lang w:eastAsia="ja-JP"/>
        </w:rPr>
        <w:instrText>ADDIN CSL_CITATION {"citationItems":[{"id":"ITEM-1","itemData":{"author":[{"dropping-particle":"","family":"Petersen","given":"Kai","non-dropping-particle":"","parse-names":false,"suffix":""},{"dropping-particle":"","family":"Feldt","given":"Robert","non-dropping-particle":"","parse-names":false,"suffix":""},{"dropping-particle":"","family":"Mujtaba","given":"Shahid","non-dropping-particle":"","parse-names":false,"suffix":""},{"dropping-particle":"","family":"Mattsson","given":"Michael","non-dropping-particle":"","parse-names":false,"suffix":""}],"collection-title":"EASE'08","container-title":"Proceedings of the 12th International Conference on Evaluation and Assessment in Software Engineering","id":"ITEM-1","issued":{"date-parts":[["2008"]]},"page":"68-77","publisher":"BCS Learning &amp; Development Ltd.","publisher-place":"Swindon, UK","title":"Systematic Mapping Studies in Software Engineering","type":"paper-conference"},"uris":["http://www.mendeley.com/documents/?uuid=a396566f-a9df-4da7-8e03-0d33af85ef28"]}],"mendeley":{"formattedCitation":"[7]","plainTextFormattedCitation":"[7]","previouslyFormattedCitation":"[7]"},"properties":{"noteIndex":0},"schema":"https://github.com/citation-style-language/schema/raw/master/csl-citation.json"}</w:instrText>
      </w:r>
      <w:r w:rsidRPr="00233057">
        <w:rPr>
          <w:lang w:eastAsia="ja-JP"/>
        </w:rPr>
        <w:fldChar w:fldCharType="separate"/>
      </w:r>
      <w:r w:rsidRPr="00233057">
        <w:rPr>
          <w:noProof/>
          <w:lang w:eastAsia="ja-JP"/>
        </w:rPr>
        <w:t>[7]</w:t>
      </w:r>
      <w:r w:rsidRPr="00233057">
        <w:rPr>
          <w:lang w:eastAsia="ja-JP"/>
        </w:rPr>
        <w:fldChar w:fldCharType="end"/>
      </w:r>
      <w:r w:rsidRPr="00233057">
        <w:rPr>
          <w:lang w:eastAsia="ja-JP"/>
        </w:rPr>
        <w:t xml:space="preserve"> and is informed by guidelines for a systematic literature review described by Kitchenham </w:t>
      </w:r>
      <w:r w:rsidRPr="00233057">
        <w:rPr>
          <w:lang w:eastAsia="ja-JP"/>
        </w:rPr>
        <w:fldChar w:fldCharType="begin" w:fldLock="1"/>
      </w:r>
      <w:r w:rsidRPr="00233057">
        <w:rPr>
          <w:lang w:eastAsia="ja-JP"/>
        </w:rPr>
        <w:instrText>ADDIN CSL_CITATION {"citationItems":[{"id":"ITEM-1","itemData":{"author":[{"dropping-particle":"","family":"Kitchenham","given":"Barbara","non-dropping-particle":"","parse-names":false,"suffix":""}],"id":"ITEM-1","issued":{"date-parts":[["2004"]]},"publisher-place":"Department of Computer Science, Keele University, UK","title":"Procedures for Performing Systematic Reviews","type":"report"},"uris":["http://www.mendeley.com/documents/?uuid=47017dbf-17a3-491b-a1a8-2f202dcd2244"]}],"mendeley":{"formattedCitation":"[8]","plainTextFormattedCitation":"[8]","previouslyFormattedCitation":"[8]"},"properties":{"noteIndex":0},"schema":"https://github.com/citation-style-language/schema/raw/master/csl-citation.json"}</w:instrText>
      </w:r>
      <w:r w:rsidRPr="00233057">
        <w:rPr>
          <w:lang w:eastAsia="ja-JP"/>
        </w:rPr>
        <w:fldChar w:fldCharType="separate"/>
      </w:r>
      <w:r w:rsidRPr="00233057">
        <w:rPr>
          <w:noProof/>
          <w:lang w:eastAsia="ja-JP"/>
        </w:rPr>
        <w:t>[8]</w:t>
      </w:r>
      <w:r w:rsidRPr="00233057">
        <w:rPr>
          <w:lang w:eastAsia="ja-JP"/>
        </w:rPr>
        <w:fldChar w:fldCharType="end"/>
      </w:r>
      <w:r w:rsidRPr="00233057">
        <w:rPr>
          <w:lang w:eastAsia="ja-JP"/>
        </w:rPr>
        <w:t>. The steps followed are (1) the definition of the research area, (2) the search for papers, and (3) the screening for relevant papers.</w:t>
      </w:r>
    </w:p>
    <w:p w14:paraId="4F547CC2" w14:textId="77777777" w:rsidR="00C83B1D" w:rsidRPr="00233057" w:rsidRDefault="00C83B1D" w:rsidP="00233057">
      <w:pPr>
        <w:ind w:firstLine="202"/>
        <w:jc w:val="both"/>
        <w:rPr>
          <w:lang w:eastAsia="ja-JP"/>
        </w:rPr>
      </w:pPr>
    </w:p>
    <w:p w14:paraId="66C70B04" w14:textId="77777777" w:rsidR="00233057" w:rsidRPr="00233057" w:rsidRDefault="00233057" w:rsidP="00233057">
      <w:pPr>
        <w:pStyle w:val="Heading3"/>
        <w:rPr>
          <w:lang w:eastAsia="ja-JP"/>
        </w:rPr>
      </w:pPr>
      <w:bookmarkStart w:id="11" w:name="_Toc3892305"/>
      <w:r w:rsidRPr="00233057">
        <w:rPr>
          <w:lang w:eastAsia="ja-JP"/>
        </w:rPr>
        <w:t>Definition of the Research Area</w:t>
      </w:r>
      <w:bookmarkEnd w:id="11"/>
    </w:p>
    <w:p w14:paraId="7CFE7E21" w14:textId="29D275F4" w:rsidR="00233057" w:rsidRDefault="00233057" w:rsidP="00233057">
      <w:pPr>
        <w:ind w:firstLine="202"/>
        <w:jc w:val="both"/>
        <w:rPr>
          <w:lang w:eastAsia="ja-JP"/>
        </w:rPr>
      </w:pPr>
      <w:r w:rsidRPr="00233057">
        <w:rPr>
          <w:lang w:eastAsia="ja-JP"/>
        </w:rPr>
        <w:t>The first stage of the process is the definition of the research area. The research area is defined by two topics:</w:t>
      </w:r>
    </w:p>
    <w:p w14:paraId="0A03D66E" w14:textId="77777777" w:rsidR="00E93732" w:rsidRPr="00233057" w:rsidRDefault="00E93732" w:rsidP="00233057">
      <w:pPr>
        <w:ind w:firstLine="202"/>
        <w:jc w:val="both"/>
        <w:rPr>
          <w:lang w:eastAsia="ja-JP"/>
        </w:rPr>
      </w:pPr>
    </w:p>
    <w:p w14:paraId="4A39A47C" w14:textId="77777777" w:rsidR="00233057" w:rsidRPr="00233057" w:rsidRDefault="00233057" w:rsidP="009777AA">
      <w:pPr>
        <w:numPr>
          <w:ilvl w:val="0"/>
          <w:numId w:val="5"/>
        </w:numPr>
        <w:jc w:val="both"/>
        <w:rPr>
          <w:lang w:eastAsia="ja-JP"/>
        </w:rPr>
      </w:pPr>
      <w:r w:rsidRPr="00233057">
        <w:rPr>
          <w:i/>
          <w:lang w:eastAsia="ja-JP"/>
        </w:rPr>
        <w:t>Evaluation of the blockchain -</w:t>
      </w:r>
      <w:r w:rsidRPr="00233057">
        <w:rPr>
          <w:lang w:eastAsia="ja-JP"/>
        </w:rPr>
        <w:t xml:space="preserve"> rigorous scientific evaluation and validation of the blockchain as a distributed ledger.</w:t>
      </w:r>
    </w:p>
    <w:p w14:paraId="2068037D" w14:textId="77777777" w:rsidR="00233057" w:rsidRPr="00233057" w:rsidRDefault="00233057" w:rsidP="009777AA">
      <w:pPr>
        <w:numPr>
          <w:ilvl w:val="0"/>
          <w:numId w:val="5"/>
        </w:numPr>
        <w:jc w:val="both"/>
        <w:rPr>
          <w:lang w:eastAsia="ja-JP"/>
        </w:rPr>
      </w:pPr>
      <w:r w:rsidRPr="00233057">
        <w:rPr>
          <w:i/>
          <w:lang w:eastAsia="ja-JP"/>
        </w:rPr>
        <w:t>Distributed Ledgers and their Underlying Data Structures –</w:t>
      </w:r>
      <w:r w:rsidRPr="00233057">
        <w:rPr>
          <w:lang w:eastAsia="ja-JP"/>
        </w:rPr>
        <w:t xml:space="preserve"> alternatives of data structures that can underlie distributed ledgers. </w:t>
      </w:r>
    </w:p>
    <w:p w14:paraId="5EBB340B" w14:textId="414E71B3" w:rsidR="00C912B0" w:rsidRDefault="00C912B0" w:rsidP="00C912B0">
      <w:pPr>
        <w:ind w:firstLine="202"/>
        <w:jc w:val="both"/>
        <w:rPr>
          <w:lang w:eastAsia="ja-JP"/>
        </w:rPr>
      </w:pPr>
    </w:p>
    <w:p w14:paraId="502D87FB" w14:textId="77777777" w:rsidR="00233057" w:rsidRPr="00233057" w:rsidRDefault="00233057" w:rsidP="00233057">
      <w:pPr>
        <w:pStyle w:val="Heading3"/>
        <w:rPr>
          <w:lang w:eastAsia="ja-JP"/>
        </w:rPr>
      </w:pPr>
      <w:bookmarkStart w:id="12" w:name="_Toc3892306"/>
      <w:r w:rsidRPr="00233057">
        <w:rPr>
          <w:lang w:eastAsia="ja-JP"/>
        </w:rPr>
        <w:lastRenderedPageBreak/>
        <w:t>Search for Papers</w:t>
      </w:r>
      <w:bookmarkEnd w:id="12"/>
    </w:p>
    <w:p w14:paraId="7DC67714" w14:textId="56F16894" w:rsidR="00233057" w:rsidRDefault="00233057" w:rsidP="00233057">
      <w:pPr>
        <w:ind w:firstLine="202"/>
        <w:jc w:val="both"/>
        <w:rPr>
          <w:lang w:eastAsia="ja-JP"/>
        </w:rPr>
      </w:pPr>
      <w:r w:rsidRPr="00233057">
        <w:rPr>
          <w:lang w:eastAsia="ja-JP"/>
        </w:rPr>
        <w:t xml:space="preserve">The second stage of the process is the search for papers. The search for papers includes scientific databases and technical text books, but it also needs to include </w:t>
      </w:r>
      <w:r w:rsidR="004C3A6A">
        <w:rPr>
          <w:lang w:eastAsia="ja-JP"/>
        </w:rPr>
        <w:t xml:space="preserve">working </w:t>
      </w:r>
      <w:r w:rsidRPr="00233057">
        <w:rPr>
          <w:lang w:eastAsia="ja-JP"/>
        </w:rPr>
        <w:t xml:space="preserve">papers (e.g., white papers), considering the fact that the blockchain industry is still in the early stages of development. The chosen databases are (1) ACM Digital Library, (2) IEEE Xplore, and (3) Springer Link because of the high quality of the papers published in these scientific databases. The terms used in the search string are different according to the two topics that were described before, and they are shown below: </w:t>
      </w:r>
    </w:p>
    <w:p w14:paraId="2BF2707D" w14:textId="77777777" w:rsidR="00233057" w:rsidRDefault="00233057" w:rsidP="00233057">
      <w:pPr>
        <w:ind w:firstLine="202"/>
        <w:jc w:val="both"/>
        <w:rPr>
          <w:lang w:eastAsia="ja-JP"/>
        </w:rPr>
      </w:pPr>
    </w:p>
    <w:p w14:paraId="247D374D" w14:textId="77777777" w:rsidR="00233057" w:rsidRPr="00233057" w:rsidRDefault="00233057" w:rsidP="009777AA">
      <w:pPr>
        <w:numPr>
          <w:ilvl w:val="0"/>
          <w:numId w:val="6"/>
        </w:numPr>
        <w:jc w:val="both"/>
        <w:rPr>
          <w:lang w:eastAsia="ja-JP"/>
        </w:rPr>
      </w:pPr>
      <w:r w:rsidRPr="00233057">
        <w:rPr>
          <w:i/>
          <w:lang w:eastAsia="ja-JP"/>
        </w:rPr>
        <w:t xml:space="preserve">Evaluation of the blockchain: </w:t>
      </w:r>
      <w:r w:rsidRPr="00233057">
        <w:rPr>
          <w:lang w:eastAsia="ja-JP"/>
        </w:rPr>
        <w:t>evaluati* and blockchain*</w:t>
      </w:r>
    </w:p>
    <w:p w14:paraId="72BF5930" w14:textId="77777777" w:rsidR="00233057" w:rsidRPr="00233057" w:rsidRDefault="00233057" w:rsidP="009777AA">
      <w:pPr>
        <w:numPr>
          <w:ilvl w:val="0"/>
          <w:numId w:val="6"/>
        </w:numPr>
        <w:jc w:val="both"/>
        <w:rPr>
          <w:i/>
          <w:lang w:eastAsia="ja-JP"/>
        </w:rPr>
      </w:pPr>
      <w:r w:rsidRPr="00233057">
        <w:rPr>
          <w:i/>
          <w:lang w:eastAsia="ja-JP"/>
        </w:rPr>
        <w:t>Distributed Ledgers and their Underlying Data Structures</w:t>
      </w:r>
    </w:p>
    <w:p w14:paraId="31CD8CEF" w14:textId="77777777" w:rsidR="00233057" w:rsidRPr="00233057" w:rsidRDefault="00233057" w:rsidP="009777AA">
      <w:pPr>
        <w:numPr>
          <w:ilvl w:val="1"/>
          <w:numId w:val="6"/>
        </w:numPr>
        <w:jc w:val="both"/>
        <w:rPr>
          <w:i/>
          <w:lang w:eastAsia="ja-JP"/>
        </w:rPr>
      </w:pPr>
      <w:r w:rsidRPr="00233057">
        <w:rPr>
          <w:i/>
          <w:lang w:eastAsia="ja-JP"/>
        </w:rPr>
        <w:t xml:space="preserve">Distributed Ledger Technology: </w:t>
      </w:r>
      <w:r w:rsidRPr="00233057">
        <w:rPr>
          <w:lang w:eastAsia="ja-JP"/>
        </w:rPr>
        <w:t>distributed and ledger* and technolog*</w:t>
      </w:r>
    </w:p>
    <w:p w14:paraId="35A48876" w14:textId="77777777" w:rsidR="00233057" w:rsidRPr="00233057" w:rsidRDefault="00233057" w:rsidP="009777AA">
      <w:pPr>
        <w:numPr>
          <w:ilvl w:val="1"/>
          <w:numId w:val="6"/>
        </w:numPr>
        <w:jc w:val="both"/>
        <w:rPr>
          <w:lang w:eastAsia="ja-JP"/>
        </w:rPr>
      </w:pPr>
      <w:r w:rsidRPr="00233057">
        <w:rPr>
          <w:i/>
          <w:lang w:eastAsia="ja-JP"/>
        </w:rPr>
        <w:t xml:space="preserve">Underlying Data Structures for Distributed Ledgers: </w:t>
      </w:r>
      <w:r w:rsidRPr="00233057">
        <w:rPr>
          <w:lang w:eastAsia="ja-JP"/>
        </w:rPr>
        <w:t>(blockchain* and alternative*) or</w:t>
      </w:r>
      <w:r w:rsidRPr="00233057">
        <w:rPr>
          <w:i/>
          <w:lang w:eastAsia="ja-JP"/>
        </w:rPr>
        <w:t xml:space="preserve"> </w:t>
      </w:r>
      <w:r w:rsidRPr="00233057">
        <w:rPr>
          <w:lang w:eastAsia="ja-JP"/>
        </w:rPr>
        <w:t>(blockchain* and substitute*)</w:t>
      </w:r>
    </w:p>
    <w:p w14:paraId="4B27D14F" w14:textId="77777777" w:rsidR="00233057" w:rsidRPr="00233057" w:rsidRDefault="00233057" w:rsidP="00233057">
      <w:pPr>
        <w:ind w:firstLine="202"/>
        <w:jc w:val="both"/>
        <w:rPr>
          <w:lang w:eastAsia="ja-JP"/>
        </w:rPr>
      </w:pPr>
    </w:p>
    <w:p w14:paraId="6BB93567" w14:textId="77777777" w:rsidR="009B0818" w:rsidRPr="009B0818" w:rsidRDefault="009B0818" w:rsidP="009B0818">
      <w:pPr>
        <w:ind w:firstLine="202"/>
        <w:jc w:val="both"/>
        <w:rPr>
          <w:lang w:eastAsia="ja-JP"/>
        </w:rPr>
      </w:pPr>
      <w:r w:rsidRPr="009B0818">
        <w:rPr>
          <w:lang w:eastAsia="ja-JP"/>
        </w:rPr>
        <w:t xml:space="preserve">It is of interest to note that the interest in blockchain technology has been increasing since the idea was set into motion in January 2009. In 2015, Yli-Huumo et al. </w:t>
      </w:r>
      <w:r w:rsidRPr="009B0818">
        <w:rPr>
          <w:lang w:eastAsia="ja-JP"/>
        </w:rPr>
        <w:fldChar w:fldCharType="begin" w:fldLock="1"/>
      </w:r>
      <w:r w:rsidRPr="009B0818">
        <w:rPr>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9B0818">
        <w:rPr>
          <w:lang w:eastAsia="ja-JP"/>
        </w:rPr>
        <w:fldChar w:fldCharType="separate"/>
      </w:r>
      <w:r w:rsidRPr="009B0818">
        <w:rPr>
          <w:noProof/>
          <w:lang w:eastAsia="ja-JP"/>
        </w:rPr>
        <w:t>[9]</w:t>
      </w:r>
      <w:r w:rsidRPr="009B0818">
        <w:rPr>
          <w:lang w:eastAsia="ja-JP"/>
        </w:rPr>
        <w:fldChar w:fldCharType="end"/>
      </w:r>
      <w:r w:rsidRPr="009B0818">
        <w:rPr>
          <w:lang w:eastAsia="ja-JP"/>
        </w:rPr>
        <w:t xml:space="preserve"> did a systematic review to describe the state of research on blockchain technology and  found that the cumulative number of papers written about blockchain from a computer science perspective increased exponentially from 2012 until 2015, when their study was published. This trend can be seen in </w:t>
      </w:r>
      <w:r w:rsidRPr="009B0818">
        <w:rPr>
          <w:lang w:eastAsia="ja-JP"/>
        </w:rPr>
        <w:fldChar w:fldCharType="begin"/>
      </w:r>
      <w:r w:rsidRPr="009B0818">
        <w:rPr>
          <w:lang w:eastAsia="ja-JP"/>
        </w:rPr>
        <w:instrText xml:space="preserve"> REF _Ref528676691 \h </w:instrText>
      </w:r>
      <w:r w:rsidRPr="009B0818">
        <w:rPr>
          <w:lang w:eastAsia="ja-JP"/>
        </w:rPr>
      </w:r>
      <w:r w:rsidRPr="009B0818">
        <w:rPr>
          <w:lang w:eastAsia="ja-JP"/>
        </w:rPr>
        <w:fldChar w:fldCharType="separate"/>
      </w:r>
      <w:r w:rsidRPr="009B0818">
        <w:rPr>
          <w:lang w:eastAsia="ja-JP"/>
        </w:rPr>
        <w:t>Figure 1</w:t>
      </w:r>
      <w:r w:rsidRPr="009B0818">
        <w:rPr>
          <w:lang w:eastAsia="ja-JP"/>
        </w:rPr>
        <w:fldChar w:fldCharType="end"/>
      </w:r>
      <w:r w:rsidRPr="009B0818">
        <w:rPr>
          <w:lang w:eastAsia="ja-JP"/>
        </w:rPr>
        <w:t>. This group of authors also provided some recommendations on future research directions of blockchain technology. One of their recommendations was for more studies to be conducted on the scalability issues of blockchain.</w:t>
      </w:r>
    </w:p>
    <w:p w14:paraId="3E16260F" w14:textId="77777777" w:rsidR="009B0818" w:rsidRDefault="009B0818" w:rsidP="00C912B0">
      <w:pPr>
        <w:ind w:firstLine="202"/>
        <w:jc w:val="both"/>
        <w:rPr>
          <w:lang w:eastAsia="ja-JP"/>
        </w:rPr>
      </w:pPr>
    </w:p>
    <w:p w14:paraId="796CA82E" w14:textId="311CEF54" w:rsidR="00233057" w:rsidRPr="00C912B0" w:rsidRDefault="009B0818" w:rsidP="00C912B0">
      <w:pPr>
        <w:ind w:firstLine="202"/>
        <w:jc w:val="both"/>
        <w:rPr>
          <w:lang w:eastAsia="ja-JP"/>
        </w:rPr>
      </w:pPr>
      <w:r w:rsidRPr="00E60194">
        <w:rPr>
          <w:noProof/>
          <w:lang w:eastAsia="ja-JP"/>
        </w:rPr>
        <w:drawing>
          <wp:inline distT="0" distB="0" distL="0" distR="0" wp14:anchorId="29932287" wp14:editId="2D9B1261">
            <wp:extent cx="2637692" cy="1590442"/>
            <wp:effectExtent l="0" t="0" r="4445" b="0"/>
            <wp:docPr id="8" name="Picture 4">
              <a:extLst xmlns:a="http://schemas.openxmlformats.org/drawingml/2006/main">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C62F09-57A5-8841-A3D9-B97C68FECFB3}"/>
                        </a:ext>
                        <a:ext uri="{C183D7F6-B498-43B3-948B-1728B52AA6E4}">
                          <adec:decorative xmlns:adec="http://schemas.microsoft.com/office/drawing/2017/decorative" val="1"/>
                        </a:ext>
                      </a:extLst>
                    </pic:cNvPr>
                    <pic:cNvPicPr>
                      <a:picLocks noChangeAspect="1"/>
                    </pic:cNvPicPr>
                  </pic:nvPicPr>
                  <pic:blipFill rotWithShape="1">
                    <a:blip r:embed="rId8"/>
                    <a:srcRect b="10967"/>
                    <a:stretch/>
                  </pic:blipFill>
                  <pic:spPr bwMode="auto">
                    <a:xfrm>
                      <a:off x="0" y="0"/>
                      <a:ext cx="2648281" cy="1596827"/>
                    </a:xfrm>
                    <a:prstGeom prst="rect">
                      <a:avLst/>
                    </a:prstGeom>
                    <a:ln>
                      <a:noFill/>
                    </a:ln>
                    <a:extLst>
                      <a:ext uri="{53640926-AAD7-44D8-BBD7-CCE9431645EC}">
                        <a14:shadowObscured xmlns:a14="http://schemas.microsoft.com/office/drawing/2010/main"/>
                      </a:ext>
                    </a:extLst>
                  </pic:spPr>
                </pic:pic>
              </a:graphicData>
            </a:graphic>
          </wp:inline>
        </w:drawing>
      </w:r>
    </w:p>
    <w:p w14:paraId="3178DA6C" w14:textId="2F28D4C8" w:rsidR="00C912B0" w:rsidRPr="00476E91" w:rsidRDefault="009B0818" w:rsidP="00476E91">
      <w:pPr>
        <w:jc w:val="both"/>
        <w:rPr>
          <w:sz w:val="16"/>
          <w:lang w:eastAsia="ja-JP"/>
        </w:rPr>
      </w:pPr>
      <w:bookmarkStart w:id="13" w:name="_Ref528676691"/>
      <w:bookmarkStart w:id="14" w:name="_Ref528676668"/>
      <w:bookmarkStart w:id="15" w:name="_Toc3889804"/>
      <w:r w:rsidRPr="00476E91">
        <w:rPr>
          <w:sz w:val="16"/>
          <w:lang w:eastAsia="ja-JP"/>
        </w:rPr>
        <w:t xml:space="preserve">Figure </w:t>
      </w:r>
      <w:r w:rsidRPr="00476E91">
        <w:rPr>
          <w:sz w:val="16"/>
          <w:lang w:eastAsia="ja-JP"/>
        </w:rPr>
        <w:fldChar w:fldCharType="begin"/>
      </w:r>
      <w:r w:rsidRPr="00476E91">
        <w:rPr>
          <w:sz w:val="16"/>
          <w:lang w:eastAsia="ja-JP"/>
        </w:rPr>
        <w:instrText xml:space="preserve"> SEQ Figure \* ARABIC </w:instrText>
      </w:r>
      <w:r w:rsidRPr="00476E91">
        <w:rPr>
          <w:sz w:val="16"/>
          <w:lang w:eastAsia="ja-JP"/>
        </w:rPr>
        <w:fldChar w:fldCharType="separate"/>
      </w:r>
      <w:r w:rsidRPr="00476E91">
        <w:rPr>
          <w:sz w:val="16"/>
          <w:lang w:eastAsia="ja-JP"/>
        </w:rPr>
        <w:t>1</w:t>
      </w:r>
      <w:r w:rsidRPr="00476E91">
        <w:rPr>
          <w:sz w:val="16"/>
          <w:lang w:eastAsia="ja-JP"/>
        </w:rPr>
        <w:fldChar w:fldCharType="end"/>
      </w:r>
      <w:bookmarkEnd w:id="13"/>
      <w:r w:rsidRPr="00476E91">
        <w:rPr>
          <w:sz w:val="16"/>
          <w:lang w:eastAsia="ja-JP"/>
        </w:rPr>
        <w:t xml:space="preserve">. Increasing number of publications related to blockchain per year. Taken from </w:t>
      </w:r>
      <w:r w:rsidRPr="00476E91">
        <w:rPr>
          <w:sz w:val="16"/>
          <w:lang w:eastAsia="ja-JP"/>
        </w:rPr>
        <w:fldChar w:fldCharType="begin" w:fldLock="1"/>
      </w:r>
      <w:r w:rsidRPr="00476E91">
        <w:rPr>
          <w:sz w:val="16"/>
          <w:lang w:eastAsia="ja-JP"/>
        </w:rPr>
        <w:instrText>ADDIN CSL_CITATION {"citationItems":[{"id":"ITEM-1","itemData":{"DOI":"10.1371/journal.pone.0163477","abstract":"Blockchain is a decentralized transaction and data management technology developed first for Bitcoin cryptocurrency. The interest in Blockchain technology has been increasing since the idea was coined in 2008. The reason for the interest in Blockchain is its central attributes that provide security, anonymity and data integrity without any third party organization in control of the transactions, and therefore it creates interesting research areas, especially from the perspective of technical challenges and limitations. In this research, we have conducted a systematic mapping study with the goal of collecting all relevant research on Blockchain technology. Our objective is to understand the current research topics, challenges and future directions regarding Blockchain technology from the technical perspective. We have extracted 41 primary papers from scientific databases. The results show that focus in over 80% of the papers is on Bitcoin system and less than 20% deals with other Blockchain applications including e.g. smart contracts and licensing. The majority of research is focusing on revealing and improving limitations of Blockchain from privacy and security perspectives, but many of the proposed solutions lack concrete evaluation on their effectiveness. Many other Blockchain scalability related challenges including throughput and latency have been left unstudied. On the basis of this study, recommendations on future research directions are provided for researchers.","author":[{"dropping-particle":"","family":"Yli-Huumo","given":"Jesse","non-dropping-particle":"","parse-names":false,"suffix":""},{"dropping-particle":"","family":"Ko","given":"Deokyoon","non-dropping-particle":"","parse-names":false,"suffix":""},{"dropping-particle":"","family":"Choi","given":"Sujin","non-dropping-particle":"","parse-names":false,"suffix":""},{"dropping-particle":"","family":"Park","given":"Sooyong","non-dropping-particle":"","parse-names":false,"suffix":""},{"dropping-particle":"","family":"Smolander","given":"Kari","non-dropping-particle":"","parse-names":false,"suffix":""}],"container-title":"PLOS ONE","id":"ITEM-1","issue":"10","issued":{"date-parts":[["2016"]]},"page":"1-27","publisher":"Public Library of Science","title":"Where Is Current Research on Blockchain Technology?—A Systematic Review","type":"article-journal","volume":"11"},"uris":["http://www.mendeley.com/documents/?uuid=8c27331e-7c11-48a1-947c-d19cbbb7148a"]}],"mendeley":{"formattedCitation":"[9]","plainTextFormattedCitation":"[9]","previouslyFormattedCitation":"[9]"},"properties":{"noteIndex":0},"schema":"https://github.com/citation-style-language/schema/raw/master/csl-citation.json"}</w:instrText>
      </w:r>
      <w:r w:rsidRPr="00476E91">
        <w:rPr>
          <w:sz w:val="16"/>
          <w:lang w:eastAsia="ja-JP"/>
        </w:rPr>
        <w:fldChar w:fldCharType="separate"/>
      </w:r>
      <w:r w:rsidRPr="00476E91">
        <w:rPr>
          <w:noProof/>
          <w:sz w:val="16"/>
          <w:lang w:eastAsia="ja-JP"/>
        </w:rPr>
        <w:t>[9]</w:t>
      </w:r>
      <w:r w:rsidRPr="00476E91">
        <w:rPr>
          <w:sz w:val="16"/>
          <w:lang w:eastAsia="ja-JP"/>
        </w:rPr>
        <w:fldChar w:fldCharType="end"/>
      </w:r>
      <w:r w:rsidRPr="00476E91">
        <w:rPr>
          <w:sz w:val="16"/>
          <w:lang w:eastAsia="ja-JP"/>
        </w:rPr>
        <w:t>.</w:t>
      </w:r>
      <w:bookmarkEnd w:id="14"/>
      <w:bookmarkEnd w:id="15"/>
    </w:p>
    <w:p w14:paraId="4C77CC3B" w14:textId="77777777" w:rsidR="009B0818" w:rsidRDefault="009B0818" w:rsidP="009B0818">
      <w:pPr>
        <w:ind w:firstLine="202"/>
        <w:jc w:val="both"/>
        <w:rPr>
          <w:lang w:eastAsia="ja-JP"/>
        </w:rPr>
      </w:pPr>
    </w:p>
    <w:p w14:paraId="1D592BCD" w14:textId="77777777" w:rsidR="009B0818" w:rsidRPr="00E60194" w:rsidRDefault="009B0818" w:rsidP="009B0818">
      <w:pPr>
        <w:pStyle w:val="Heading3"/>
      </w:pPr>
      <w:bookmarkStart w:id="16" w:name="_Toc3892307"/>
      <w:r w:rsidRPr="009B0818">
        <w:t>Screening</w:t>
      </w:r>
      <w:r w:rsidRPr="00E60194">
        <w:t xml:space="preserve"> of Papers for Inclusion and Exclusion</w:t>
      </w:r>
      <w:bookmarkEnd w:id="16"/>
    </w:p>
    <w:p w14:paraId="00F212F8" w14:textId="77777777" w:rsidR="009B0818" w:rsidRPr="00E60194" w:rsidRDefault="009B0818" w:rsidP="004206F2">
      <w:pPr>
        <w:ind w:firstLine="202"/>
        <w:rPr>
          <w:lang w:eastAsia="ja-JP"/>
        </w:rPr>
      </w:pPr>
      <w:r w:rsidRPr="00E60194">
        <w:rPr>
          <w:lang w:eastAsia="ja-JP"/>
        </w:rPr>
        <w:t xml:space="preserve">The last stage of the process </w:t>
      </w:r>
      <w:r>
        <w:rPr>
          <w:lang w:eastAsia="ja-JP"/>
        </w:rPr>
        <w:t>is</w:t>
      </w:r>
      <w:r w:rsidRPr="00E60194">
        <w:rPr>
          <w:lang w:eastAsia="ja-JP"/>
        </w:rPr>
        <w:t xml:space="preserve"> the screening of relevant papers. In this stage, some of the papers that were found had to be discarded because they were not necessarily related to the research topics.</w:t>
      </w:r>
    </w:p>
    <w:p w14:paraId="342F84EE" w14:textId="629F404A" w:rsidR="009B0818" w:rsidRDefault="009B0818" w:rsidP="0080495E">
      <w:pPr>
        <w:ind w:firstLine="202"/>
        <w:jc w:val="both"/>
        <w:rPr>
          <w:lang w:eastAsia="ja-JP"/>
        </w:rPr>
      </w:pPr>
    </w:p>
    <w:p w14:paraId="5644524B" w14:textId="77777777" w:rsidR="009B0818" w:rsidRPr="009B0818" w:rsidRDefault="009B0818" w:rsidP="009B0818">
      <w:pPr>
        <w:pStyle w:val="Heading3"/>
        <w:rPr>
          <w:lang w:eastAsia="ja-JP"/>
        </w:rPr>
      </w:pPr>
      <w:bookmarkStart w:id="17" w:name="_Toc3892308"/>
      <w:r w:rsidRPr="009B0818">
        <w:rPr>
          <w:lang w:eastAsia="ja-JP"/>
        </w:rPr>
        <w:t>Search and Selection Results</w:t>
      </w:r>
      <w:bookmarkEnd w:id="17"/>
    </w:p>
    <w:p w14:paraId="1615E5E2" w14:textId="215A449A" w:rsidR="009B0818" w:rsidRDefault="009B0818" w:rsidP="009B0818">
      <w:pPr>
        <w:ind w:firstLine="202"/>
        <w:jc w:val="both"/>
        <w:rPr>
          <w:lang w:eastAsia="ja-JP"/>
        </w:rPr>
      </w:pPr>
      <w:r w:rsidRPr="009B0818">
        <w:rPr>
          <w:lang w:eastAsia="ja-JP"/>
        </w:rPr>
        <w:t xml:space="preserve">The search and selection results for each of the three research topics are presented below. </w:t>
      </w:r>
    </w:p>
    <w:p w14:paraId="1F06986C" w14:textId="77777777" w:rsidR="009B0818" w:rsidRPr="009B0818" w:rsidRDefault="009B0818" w:rsidP="009B0818">
      <w:pPr>
        <w:ind w:firstLine="202"/>
        <w:jc w:val="both"/>
        <w:rPr>
          <w:lang w:eastAsia="ja-JP"/>
        </w:rPr>
      </w:pPr>
    </w:p>
    <w:p w14:paraId="6120D263" w14:textId="794749C6" w:rsidR="009B0818" w:rsidRDefault="009B0818" w:rsidP="009777AA">
      <w:pPr>
        <w:numPr>
          <w:ilvl w:val="0"/>
          <w:numId w:val="7"/>
        </w:numPr>
        <w:jc w:val="both"/>
        <w:rPr>
          <w:lang w:eastAsia="ja-JP"/>
        </w:rPr>
      </w:pPr>
      <w:r w:rsidRPr="009B0818">
        <w:rPr>
          <w:i/>
          <w:lang w:eastAsia="ja-JP"/>
        </w:rPr>
        <w:t xml:space="preserve">Evaluation of the blockchain: </w:t>
      </w:r>
      <w:r w:rsidRPr="009B0818">
        <w:rPr>
          <w:lang w:eastAsia="ja-JP"/>
        </w:rPr>
        <w:t>6 papers were found after the search. 2 were selected and 4 were excluded. Some of the papers that were excluded evaluated blockchains in specific settings</w:t>
      </w:r>
      <w:r w:rsidR="00C722AD">
        <w:rPr>
          <w:lang w:eastAsia="ja-JP"/>
        </w:rPr>
        <w:t>,</w:t>
      </w:r>
      <w:r w:rsidRPr="009B0818">
        <w:rPr>
          <w:lang w:eastAsia="ja-JP"/>
        </w:rPr>
        <w:t xml:space="preserve"> such as business process execution </w:t>
      </w:r>
      <w:r w:rsidRPr="009B0818">
        <w:rPr>
          <w:lang w:eastAsia="ja-JP"/>
        </w:rPr>
        <w:fldChar w:fldCharType="begin" w:fldLock="1"/>
      </w:r>
      <w:r w:rsidRPr="009B0818">
        <w:rPr>
          <w:lang w:eastAsia="ja-JP"/>
        </w:rPr>
        <w:instrText>ADDIN CSL_CITATION {"citationItems":[{"id":"ITEM-1","itemData":{"DOI":"10.1007/s10796-018-9876-1","ISSN":"1572-9419","abstract":"Blockchain is of rising importance as a technology for engineering applications in cross-organizational settings, avoiding reliance on central trusted third-parties. The use of blockchain, instead of traditional databases or services, is an architectural choice in the development of a software system. Architecture impacts the non-functional qualities of systems, creating design trade-offs between these qualities. The costs of execution and storage are important non-functional qualities, but as yet little is known about them for blockchain-based systems. How expensive is it to use blockchains compared to conventional execution and storage infrastructure? We investigate this question using business process execution as a lens. Specifically, we compare the cost for computation and storage of business process execution on blockchain vs. a popular cloud service. Besides monetary cost, blockchains like Ethereum limit the complexity of new blocks by capping costs through network-defined limits. For applications using such blockchains, the limit per block, thus, translates into an upper bound on throughput scalability. First, we implement and measure the cost of business process execution on blockchain and cloud services for a business process model from a large-scale industrial dataset and an example from literature. We observe two orders of magnitude difference in this cost. Second, we illustrate how cost models can be used to project the impact of different workload assumptions. Finally, we discuss throughput scalability limits as well as trade-offs between cost and other non-functional qualities in the design of blockchain-based systems.","author":[{"dropping-particle":"","family":"Rimba","given":"Paul","non-dropping-particle":"","parse-names":false,"suffix":""},{"dropping-particle":"","family":"Tran","given":"An Binh","non-dropping-particle":"","parse-names":false,"suffix":""},{"dropping-particle":"","family":"Weber","given":"Ingo","non-dropping-particle":"","parse-names":false,"suffix":""},{"dropping-particle":"","family":"Staples","given":"Mark","non-dropping-particle":"","parse-names":false,"suffix":""},{"dropping-particle":"","family":"Ponomarev","given":"Alexander","non-dropping-particle":"","parse-names":false,"suffix":""},{"dropping-particle":"","family":"Xu","given":"Xiwei","non-dropping-particle":"","parse-names":false,"suffix":""}],"container-title":"Information Systems Frontiers","id":"ITEM-1","issued":{"date-parts":[["2018","8"]]},"note":"- Non-functional qualities, trade-offs\n- Ethereum vs Amazon SWF\n\nThrough our calculations and experiments, we have shown that the cost for business process execution on Ethereum blockchain can be two orders of magnitude higher than on Amazon SWF.","title":"Quantifying the Cost of Distrust: Comparing Blockchain and Cloud Services for Business Process Execution","type":"article-journal"},"uris":["http://www.mendeley.com/documents/?uuid=ced97dae-482d-4082-b567-762cf7e15ce1"]}],"mendeley":{"formattedCitation":"[10]","plainTextFormattedCitation":"[10]","previouslyFormattedCitation":"[10]"},"properties":{"noteIndex":0},"schema":"https://github.com/citation-style-language/schema/raw/master/csl-citation.json"}</w:instrText>
      </w:r>
      <w:r w:rsidRPr="009B0818">
        <w:rPr>
          <w:lang w:eastAsia="ja-JP"/>
        </w:rPr>
        <w:fldChar w:fldCharType="separate"/>
      </w:r>
      <w:r w:rsidRPr="009B0818">
        <w:rPr>
          <w:noProof/>
          <w:lang w:eastAsia="ja-JP"/>
        </w:rPr>
        <w:t>[10]</w:t>
      </w:r>
      <w:r w:rsidRPr="009B0818">
        <w:rPr>
          <w:lang w:eastAsia="ja-JP"/>
        </w:rPr>
        <w:fldChar w:fldCharType="end"/>
      </w:r>
      <w:r w:rsidRPr="009B0818">
        <w:rPr>
          <w:lang w:eastAsia="ja-JP"/>
        </w:rPr>
        <w:t xml:space="preserve"> and cloud </w:t>
      </w:r>
      <w:r w:rsidRPr="009B0818">
        <w:rPr>
          <w:lang w:eastAsia="ja-JP"/>
        </w:rPr>
        <w:fldChar w:fldCharType="begin" w:fldLock="1"/>
      </w:r>
      <w:r w:rsidRPr="009B0818">
        <w:rPr>
          <w:lang w:eastAsia="ja-JP"/>
        </w:rPr>
        <w:instrText>ADDIN CSL_CITATION {"citationItems":[{"id":"ITEM-1","itemData":{"ISBN":"978-981-10-7796-8","abstract":"Cloud users are striving for minimum provider interference in accessing services from cloud's shared pool of resources due to the dynamic and untrusted nature of cloud, and untrusted, vulnerable and greedy nature of Cloud Service Providers (CSPs). Service level agreements (SLA) are a critical aspect in maintaining security, trust and provisioning Quality of Service (QoS) in Cloud. The SLA consists of Service-level goals or the Functional and Non-Functional levels that are officially agreed by the customer and the providers. The SLA lifecycle is costly and time-consuming process. Using Blockchain technology's use-cases with Cloud can solve the trust and security requirements of cloud users as well as make SLAs transparent and open to cloud users for quick service provisioning. In order to analyze the feasibility of using Blockchain technology with Cloud, this paper, comparatively analyze the Security and trust requirements and Non-Functional requirements of Cloud and Blockchain to solve the security and trust requirements of cloud users in cloud. We also propose a secure and self-adaptive Blockchain based framework for cloud. Blockchain being the backbone of this framework, this framework exploits the feasible use cases of the Blockchain to enhance the trust requirement of the third party (Cloud Service provider) in Cloud and maintain trust and security in the Cloud by making data secure and SLA transparent and open to all Cloud users, aiding users to analyze and make spontaneous decisions for using Cloud services.","author":[{"dropping-particle":"","family":"Singh","given":"Irish","non-dropping-particle":"","parse-names":false,"suffix":""},{"dropping-particle":"","family":"Lee","given":"Seok-Won","non-dropping-particle":"","parse-names":false,"suffix":""}],"container-title":"Requirements Engineering for Internet of Things","editor":[{"dropping-particle":"","family":"Kamalrudin","given":"Massila","non-dropping-particle":"","parse-names":false,"suffix":""},{"dropping-particle":"","family":"Ahmad","given":"Sabrina","non-dropping-particle":"","parse-names":false,"suffix":""},{"dropping-particle":"","family":"Ikram","given":"Naveed","non-dropping-particle":"","parse-names":false,"suffix":""}],"id":"ITEM-1","issued":{"date-parts":[["2018"]]},"note":"Nada interesante.","page":"57-72","publisher":"Springer Singapore","publisher-place":"Singapore","title":"Comparative Requirements Analysis for the Feasibility of Blockchain for Secure Cloud","type":"paper-conference"},"uris":["http://www.mendeley.com/documents/?uuid=4c3be870-b4ce-487c-a65f-935d39ff8c05"]}],"mendeley":{"formattedCitation":"[11]","plainTextFormattedCitation":"[11]","previouslyFormattedCitation":"[11]"},"properties":{"noteIndex":0},"schema":"https://github.com/citation-style-language/schema/raw/master/csl-citation.json"}</w:instrText>
      </w:r>
      <w:r w:rsidRPr="009B0818">
        <w:rPr>
          <w:lang w:eastAsia="ja-JP"/>
        </w:rPr>
        <w:fldChar w:fldCharType="separate"/>
      </w:r>
      <w:r w:rsidRPr="009B0818">
        <w:rPr>
          <w:noProof/>
          <w:lang w:eastAsia="ja-JP"/>
        </w:rPr>
        <w:t>[11]</w:t>
      </w:r>
      <w:r w:rsidRPr="009B0818">
        <w:rPr>
          <w:lang w:eastAsia="ja-JP"/>
        </w:rPr>
        <w:fldChar w:fldCharType="end"/>
      </w:r>
      <w:r w:rsidRPr="009B0818">
        <w:rPr>
          <w:lang w:eastAsia="ja-JP"/>
        </w:rPr>
        <w:t>,  and what was needed was a general evaluation of blockchain.</w:t>
      </w:r>
    </w:p>
    <w:p w14:paraId="6110445B" w14:textId="77777777" w:rsidR="009B0818" w:rsidRPr="009B0818" w:rsidRDefault="009B0818" w:rsidP="009B0818">
      <w:pPr>
        <w:jc w:val="both"/>
        <w:rPr>
          <w:lang w:eastAsia="ja-JP"/>
        </w:rPr>
      </w:pPr>
    </w:p>
    <w:p w14:paraId="4333FE26" w14:textId="77777777" w:rsidR="009B0818" w:rsidRPr="009B0818" w:rsidRDefault="009B0818" w:rsidP="009777AA">
      <w:pPr>
        <w:numPr>
          <w:ilvl w:val="0"/>
          <w:numId w:val="7"/>
        </w:numPr>
        <w:jc w:val="both"/>
        <w:rPr>
          <w:lang w:eastAsia="ja-JP"/>
        </w:rPr>
      </w:pPr>
      <w:r w:rsidRPr="009B0818">
        <w:rPr>
          <w:i/>
          <w:lang w:eastAsia="ja-JP"/>
        </w:rPr>
        <w:t>Distributed Ledgers and their Underlying Data Structures</w:t>
      </w:r>
    </w:p>
    <w:p w14:paraId="3CA9DE02" w14:textId="77777777" w:rsidR="009B0818" w:rsidRPr="009B0818" w:rsidRDefault="009B0818" w:rsidP="009777AA">
      <w:pPr>
        <w:numPr>
          <w:ilvl w:val="1"/>
          <w:numId w:val="7"/>
        </w:numPr>
        <w:jc w:val="both"/>
        <w:rPr>
          <w:lang w:eastAsia="ja-JP"/>
        </w:rPr>
      </w:pPr>
      <w:r w:rsidRPr="009B0818">
        <w:rPr>
          <w:i/>
          <w:lang w:eastAsia="ja-JP"/>
        </w:rPr>
        <w:t xml:space="preserve">Distributed Ledger Technology: </w:t>
      </w:r>
      <w:r w:rsidRPr="009B0818">
        <w:rPr>
          <w:lang w:eastAsia="ja-JP"/>
        </w:rPr>
        <w:t xml:space="preserve">7 papers were found after the search. 5 were selected and 2 were excluded. The papers that were excluded were two literary reviews of distributed ledgers from a business perspective, and therefore were not related to the research topic. </w:t>
      </w:r>
    </w:p>
    <w:p w14:paraId="12723825" w14:textId="3A5B38FA" w:rsidR="009B0818" w:rsidRDefault="009B0818" w:rsidP="009777AA">
      <w:pPr>
        <w:numPr>
          <w:ilvl w:val="1"/>
          <w:numId w:val="7"/>
        </w:numPr>
        <w:jc w:val="both"/>
        <w:rPr>
          <w:lang w:eastAsia="ja-JP"/>
        </w:rPr>
      </w:pPr>
      <w:r w:rsidRPr="009B0818">
        <w:rPr>
          <w:i/>
          <w:lang w:eastAsia="ja-JP"/>
        </w:rPr>
        <w:t xml:space="preserve">Underlying Data Structures for Distributed Ledgers: </w:t>
      </w:r>
      <w:r w:rsidRPr="009B0818">
        <w:rPr>
          <w:lang w:eastAsia="ja-JP"/>
        </w:rPr>
        <w:t>7 papers were found after the search. 4 were selected and 3 were excluded. The papers that were excluded presented solutions that made use of blockchains, which meant they did not present other alternatives to this data structure.</w:t>
      </w:r>
    </w:p>
    <w:p w14:paraId="58A5B373" w14:textId="77777777" w:rsidR="006F7B15" w:rsidRDefault="006F7B15" w:rsidP="006F7B15">
      <w:pPr>
        <w:jc w:val="both"/>
        <w:rPr>
          <w:lang w:eastAsia="ja-JP"/>
        </w:rPr>
      </w:pPr>
    </w:p>
    <w:p w14:paraId="1C20CBF0" w14:textId="77777777" w:rsidR="006F7B15" w:rsidRPr="006F7B15" w:rsidRDefault="006F7B15" w:rsidP="006F7B15">
      <w:pPr>
        <w:pStyle w:val="Heading2"/>
        <w:rPr>
          <w:lang w:eastAsia="ja-JP"/>
        </w:rPr>
      </w:pPr>
      <w:bookmarkStart w:id="18" w:name="_Toc3892309"/>
      <w:r w:rsidRPr="006F7B15">
        <w:rPr>
          <w:lang w:eastAsia="ja-JP"/>
        </w:rPr>
        <w:t>Evaluation of the blockchain</w:t>
      </w:r>
      <w:bookmarkEnd w:id="18"/>
    </w:p>
    <w:p w14:paraId="313C84F0" w14:textId="77777777" w:rsidR="006F7B15" w:rsidRPr="006F7B15" w:rsidRDefault="006F7B15" w:rsidP="006F7B15">
      <w:pPr>
        <w:ind w:firstLine="202"/>
        <w:jc w:val="both"/>
        <w:rPr>
          <w:lang w:eastAsia="ja-JP"/>
        </w:rPr>
      </w:pPr>
      <w:r w:rsidRPr="006F7B15">
        <w:rPr>
          <w:lang w:eastAsia="ja-JP"/>
        </w:rPr>
        <w:t xml:space="preserve">It is important to have an understanding of what blockchains can and cannot do. The following papers describe evaluations of blockchains aimed at answering these questions. </w:t>
      </w:r>
    </w:p>
    <w:p w14:paraId="79C4C15A" w14:textId="77777777" w:rsidR="006F7B15" w:rsidRPr="006F7B15" w:rsidRDefault="006F7B15" w:rsidP="006F7B15">
      <w:pPr>
        <w:ind w:firstLine="202"/>
        <w:jc w:val="both"/>
        <w:rPr>
          <w:lang w:eastAsia="ja-JP"/>
        </w:rPr>
      </w:pPr>
      <w:r w:rsidRPr="006F7B15">
        <w:rPr>
          <w:lang w:eastAsia="ja-JP"/>
        </w:rPr>
        <w:t xml:space="preserve">Xu et al. </w:t>
      </w:r>
      <w:r w:rsidRPr="006F7B15">
        <w:rPr>
          <w:lang w:eastAsia="ja-JP"/>
        </w:rPr>
        <w:fldChar w:fldCharType="begin" w:fldLock="1"/>
      </w:r>
      <w:r w:rsidRPr="006F7B15">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Pr="006F7B15">
        <w:rPr>
          <w:lang w:eastAsia="ja-JP"/>
        </w:rPr>
        <w:fldChar w:fldCharType="separate"/>
      </w:r>
      <w:r w:rsidRPr="006F7B15">
        <w:rPr>
          <w:noProof/>
          <w:lang w:eastAsia="ja-JP"/>
        </w:rPr>
        <w:t>[3]</w:t>
      </w:r>
      <w:r w:rsidRPr="006F7B15">
        <w:rPr>
          <w:lang w:eastAsia="ja-JP"/>
        </w:rPr>
        <w:fldChar w:fldCharType="end"/>
      </w:r>
      <w:r w:rsidRPr="006F7B15">
        <w:rPr>
          <w:lang w:eastAsia="ja-JP"/>
        </w:rPr>
        <w:t xml:space="preserve"> propose a taxonomy that enables the classification and comparison of blockchains. Their taxonomy is informed by academic literature, books, government and technical reports, documents of industrial blockchain products, developer forums and wikis, their investigation for the Australian government of the use of blockchains in various use cases, and their experience from implementing proof-of-concept blockchain-based systems. This taxonomy aims to assist with the design and assessment of the impact of blockchains on software architectures and helps with considerations about the quality attributes of blockchain-based systems. The authors analyze architectural design issues for blockchain-based systems in terms of three categories: the level of (de)centralization, the support for client storage and computation, and the blockchain infrastructural configuration. It is worth remembering that this group of researchers were responsible for identifying the five fundamental properties of blockchains.</w:t>
      </w:r>
    </w:p>
    <w:p w14:paraId="0C3A958E" w14:textId="77777777" w:rsidR="006F7B15" w:rsidRPr="006F7B15" w:rsidRDefault="006F7B15" w:rsidP="006F7B15">
      <w:pPr>
        <w:ind w:firstLine="202"/>
        <w:jc w:val="both"/>
        <w:rPr>
          <w:lang w:eastAsia="ja-JP"/>
        </w:rPr>
      </w:pPr>
      <w:r w:rsidRPr="006F7B15">
        <w:rPr>
          <w:lang w:eastAsia="ja-JP"/>
        </w:rPr>
        <w:t xml:space="preserve">Ahn Dihn et al. </w:t>
      </w:r>
      <w:r w:rsidRPr="006F7B15">
        <w:rPr>
          <w:lang w:eastAsia="ja-JP"/>
        </w:rPr>
        <w:fldChar w:fldCharType="begin" w:fldLock="1"/>
      </w:r>
      <w:r w:rsidRPr="006F7B15">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6F7B15">
        <w:rPr>
          <w:lang w:eastAsia="ja-JP"/>
        </w:rPr>
        <w:fldChar w:fldCharType="separate"/>
      </w:r>
      <w:r w:rsidRPr="006F7B15">
        <w:rPr>
          <w:noProof/>
          <w:lang w:eastAsia="ja-JP"/>
        </w:rPr>
        <w:t>[12]</w:t>
      </w:r>
      <w:r w:rsidRPr="006F7B15">
        <w:rPr>
          <w:lang w:eastAsia="ja-JP"/>
        </w:rPr>
        <w:fldChar w:fldCharType="end"/>
      </w:r>
      <w:r w:rsidRPr="006F7B15">
        <w:rPr>
          <w:lang w:eastAsia="ja-JP"/>
        </w:rPr>
        <w:t xml:space="preserve"> argue that it is important to understand what a blockchain can offer, especially with respect to its data processing capabilities. This group of researchers created BLOCKBENCH, a benchmarking framework that helps understand the performance of private blockchains against data processing workloads. They conduct a comprehensive evaluation of three blockchain systems based on BLOCKBENCH, namely Ethereum, Parity, and Hyperledger Fabric. Their results demonstrated several trade-offs in the design space, as well as big performance gaps between blockchain and database systems.</w:t>
      </w:r>
    </w:p>
    <w:p w14:paraId="7A2D0A32" w14:textId="749B785E" w:rsidR="006F7B15" w:rsidRDefault="006F7B15" w:rsidP="006F7B15">
      <w:pPr>
        <w:ind w:firstLine="202"/>
        <w:jc w:val="both"/>
        <w:rPr>
          <w:lang w:eastAsia="ja-JP"/>
        </w:rPr>
      </w:pPr>
      <w:r w:rsidRPr="006F7B15">
        <w:rPr>
          <w:lang w:eastAsia="ja-JP"/>
        </w:rPr>
        <w:lastRenderedPageBreak/>
        <w:t>The papers described in this section present a general view of the capabilities and limitations of blockchains. They were essential in defining the properties and metrics that are analyzed and measured in the experiments conducted in this research.</w:t>
      </w:r>
    </w:p>
    <w:p w14:paraId="0B65B493" w14:textId="77777777" w:rsidR="006F7B15" w:rsidRPr="00156CAE" w:rsidRDefault="006F7B15" w:rsidP="006F7B15">
      <w:pPr>
        <w:ind w:firstLine="202"/>
        <w:jc w:val="both"/>
        <w:rPr>
          <w:lang w:eastAsia="ja-JP"/>
        </w:rPr>
      </w:pPr>
    </w:p>
    <w:p w14:paraId="3B4589EB" w14:textId="77777777" w:rsidR="006F7B15" w:rsidRPr="006F7B15" w:rsidRDefault="006F7B15" w:rsidP="006F7B15">
      <w:pPr>
        <w:pStyle w:val="Heading2"/>
        <w:rPr>
          <w:lang w:eastAsia="ja-JP"/>
        </w:rPr>
      </w:pPr>
      <w:bookmarkStart w:id="19" w:name="_Toc3892310"/>
      <w:r w:rsidRPr="006F7B15">
        <w:rPr>
          <w:lang w:eastAsia="ja-JP"/>
        </w:rPr>
        <w:t>Distributed Ledgers and their Underlying Data Structures</w:t>
      </w:r>
      <w:bookmarkEnd w:id="19"/>
    </w:p>
    <w:p w14:paraId="75C8D169" w14:textId="425488E6" w:rsidR="006F7B15" w:rsidRPr="006F7B15" w:rsidRDefault="006F7B15" w:rsidP="00D621D1">
      <w:pPr>
        <w:ind w:firstLine="202"/>
        <w:jc w:val="both"/>
        <w:rPr>
          <w:lang w:eastAsia="ja-JP"/>
        </w:rPr>
      </w:pPr>
      <w:r w:rsidRPr="006F7B15">
        <w:rPr>
          <w:lang w:eastAsia="ja-JP"/>
        </w:rPr>
        <w:t>A ledger is a data structure that consists of an ordered list of transactions. A distributed ledger is a consensus of replicated, shared, and synchronized digital data where there is no central administrator or centralized data storage</w:t>
      </w:r>
      <w:r w:rsidR="00244844">
        <w:rPr>
          <w:lang w:eastAsia="ja-JP"/>
        </w:rPr>
        <w:t xml:space="preserve"> </w:t>
      </w:r>
      <w:r w:rsidR="00244844">
        <w:rPr>
          <w:lang w:eastAsia="ja-JP"/>
        </w:rPr>
        <w:fldChar w:fldCharType="begin" w:fldLock="1"/>
      </w:r>
      <w:r w:rsidR="008A5893">
        <w:rPr>
          <w:lang w:eastAsia="ja-JP"/>
        </w:rPr>
        <w:instrText>ADDIN CSL_CITATION {"citationItems":[{"id":"ITEM-1","itemData":{"author":[{"dropping-particle":"","family":"UK Government - Office for Science","given":"","non-dropping-particle":"","parse-names":false,"suffix":""}],"id":"ITEM-1","issued":{"date-parts":[["2016"]]},"number-of-pages":"88","publisher-place":"London","title":"Distributed Ledger Technology: beyond block chain","type":"report"},"uris":["http://www.mendeley.com/documents/?uuid=11b60bda-0218-4503-9d6f-4a75c2aa55dd"]}],"mendeley":{"formattedCitation":"[1]","plainTextFormattedCitation":"[1]","previouslyFormattedCitation":"[1]"},"properties":{"noteIndex":0},"schema":"https://github.com/citation-style-language/schema/raw/master/csl-citation.json"}</w:instrText>
      </w:r>
      <w:r w:rsidR="00244844">
        <w:rPr>
          <w:lang w:eastAsia="ja-JP"/>
        </w:rPr>
        <w:fldChar w:fldCharType="separate"/>
      </w:r>
      <w:r w:rsidR="00244844" w:rsidRPr="00244844">
        <w:rPr>
          <w:noProof/>
          <w:lang w:eastAsia="ja-JP"/>
        </w:rPr>
        <w:t>[1]</w:t>
      </w:r>
      <w:r w:rsidR="00244844">
        <w:rPr>
          <w:lang w:eastAsia="ja-JP"/>
        </w:rPr>
        <w:fldChar w:fldCharType="end"/>
      </w:r>
      <w:r w:rsidRPr="006F7B15">
        <w:rPr>
          <w:lang w:eastAsia="ja-JP"/>
        </w:rPr>
        <w:t>. To ensure replication across nodes is undertaken, distributed ledgers require a peer-to-peer network and a consensus algorithm. Distributed ledgers make use of data structures to store the transactions. The following section presents different types of these data structures.</w:t>
      </w:r>
    </w:p>
    <w:p w14:paraId="1B2EB01B" w14:textId="59D8C7F8" w:rsidR="00156CAE" w:rsidRDefault="00156CAE" w:rsidP="00A04B6C">
      <w:pPr>
        <w:jc w:val="both"/>
        <w:rPr>
          <w:lang w:eastAsia="ja-JP"/>
        </w:rPr>
      </w:pPr>
    </w:p>
    <w:p w14:paraId="21765380" w14:textId="77777777" w:rsidR="006F7B15" w:rsidRPr="006F7B15" w:rsidRDefault="006F7B15" w:rsidP="008B53D4">
      <w:pPr>
        <w:pStyle w:val="Heading3"/>
        <w:rPr>
          <w:lang w:eastAsia="ja-JP"/>
        </w:rPr>
      </w:pPr>
      <w:bookmarkStart w:id="20" w:name="_Toc3892311"/>
      <w:r w:rsidRPr="006F7B15">
        <w:rPr>
          <w:lang w:eastAsia="ja-JP"/>
        </w:rPr>
        <w:t>Underlying Data Structures for Distributed Ledgers</w:t>
      </w:r>
      <w:bookmarkEnd w:id="20"/>
    </w:p>
    <w:p w14:paraId="623E391A" w14:textId="08218AEB" w:rsidR="008B53D4" w:rsidRDefault="006F7B15" w:rsidP="008B53D4">
      <w:pPr>
        <w:ind w:firstLine="202"/>
        <w:jc w:val="both"/>
        <w:rPr>
          <w:lang w:eastAsia="ja-JP"/>
        </w:rPr>
      </w:pPr>
      <w:r w:rsidRPr="006F7B15">
        <w:rPr>
          <w:lang w:eastAsia="ja-JP"/>
        </w:rPr>
        <w:t>In recent years, researchers have started to propose different types of underlying data structures for distributed ledgers. This section presents the different data structures which were discovered while compiling the state of the art.</w:t>
      </w:r>
    </w:p>
    <w:p w14:paraId="6C0F7074" w14:textId="77777777" w:rsidR="008B53D4" w:rsidRPr="008B53D4" w:rsidRDefault="008B53D4" w:rsidP="008B53D4">
      <w:pPr>
        <w:pStyle w:val="Heading4"/>
        <w:rPr>
          <w:lang w:eastAsia="ja-JP"/>
        </w:rPr>
      </w:pPr>
      <w:r w:rsidRPr="008B53D4">
        <w:rPr>
          <w:lang w:eastAsia="ja-JP"/>
        </w:rPr>
        <w:t>The blockchain</w:t>
      </w:r>
    </w:p>
    <w:p w14:paraId="2759FBDE" w14:textId="77777777" w:rsidR="008B53D4" w:rsidRPr="008B53D4" w:rsidRDefault="008B53D4" w:rsidP="008B53D4">
      <w:pPr>
        <w:ind w:firstLine="202"/>
        <w:jc w:val="both"/>
        <w:rPr>
          <w:lang w:eastAsia="ja-JP"/>
        </w:rPr>
      </w:pPr>
      <w:r w:rsidRPr="008B53D4">
        <w:rPr>
          <w:lang w:eastAsia="ja-JP"/>
        </w:rPr>
        <w:t xml:space="preserve">When Satoshi Nakamoto set the Bitcoin blockchain into motion in 2009, he introduced the concept of a proof of work-based blockchain to allow for agreement on the order of transactions </w:t>
      </w:r>
      <w:r w:rsidRPr="008B53D4">
        <w:rPr>
          <w:lang w:eastAsia="ja-JP"/>
        </w:rPr>
        <w:fldChar w:fldCharType="begin" w:fldLock="1"/>
      </w:r>
      <w:r w:rsidRPr="008B53D4">
        <w:rPr>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8B53D4">
        <w:rPr>
          <w:lang w:eastAsia="ja-JP"/>
        </w:rPr>
        <w:fldChar w:fldCharType="separate"/>
      </w:r>
      <w:r w:rsidRPr="008B53D4">
        <w:rPr>
          <w:noProof/>
          <w:lang w:eastAsia="ja-JP"/>
        </w:rPr>
        <w:t>[2]</w:t>
      </w:r>
      <w:r w:rsidRPr="008B53D4">
        <w:rPr>
          <w:lang w:eastAsia="ja-JP"/>
        </w:rPr>
        <w:fldChar w:fldCharType="end"/>
      </w:r>
      <w:r w:rsidRPr="008B53D4">
        <w:rPr>
          <w:lang w:eastAsia="ja-JP"/>
        </w:rPr>
        <w:t xml:space="preserve">. The blockchain is the first credible solution to the double-spending problem, which for decades hindered the development of decentralized digital currency. </w:t>
      </w:r>
    </w:p>
    <w:p w14:paraId="42203283" w14:textId="3CE192F7" w:rsidR="008B53D4" w:rsidRDefault="008B53D4" w:rsidP="008B53D4">
      <w:pPr>
        <w:ind w:firstLine="202"/>
        <w:jc w:val="both"/>
        <w:rPr>
          <w:lang w:eastAsia="ja-JP"/>
        </w:rPr>
      </w:pPr>
      <w:r w:rsidRPr="008B53D4">
        <w:rPr>
          <w:lang w:eastAsia="ja-JP"/>
        </w:rPr>
        <w:t>As a data structure, the blockchain is an ordered list of blocks, where each block contains a list of transactions. Each block in the blockchain is “chained” back to the previous block by containing a hash of the previous block. This way, the historical transactions in the blockchain may not be deleted or altered without invalidating the chain of hashes.</w:t>
      </w:r>
    </w:p>
    <w:p w14:paraId="343846B9" w14:textId="77777777" w:rsidR="001668CD" w:rsidRDefault="001668CD" w:rsidP="008B53D4">
      <w:pPr>
        <w:ind w:firstLine="202"/>
        <w:jc w:val="both"/>
        <w:rPr>
          <w:lang w:eastAsia="ja-JP"/>
        </w:rPr>
      </w:pPr>
    </w:p>
    <w:p w14:paraId="34CFE7DF" w14:textId="58363FBE" w:rsidR="001668CD" w:rsidRPr="008B53D4" w:rsidRDefault="001668CD" w:rsidP="008B53D4">
      <w:pPr>
        <w:ind w:firstLine="202"/>
        <w:jc w:val="both"/>
        <w:rPr>
          <w:lang w:eastAsia="ja-JP"/>
        </w:rPr>
      </w:pPr>
      <w:r w:rsidRPr="00E60194">
        <w:rPr>
          <w:noProof/>
          <w:lang w:eastAsia="ja-JP"/>
        </w:rPr>
        <w:drawing>
          <wp:inline distT="0" distB="0" distL="0" distR="0" wp14:anchorId="240FD012" wp14:editId="1B5648DE">
            <wp:extent cx="3200400" cy="857087"/>
            <wp:effectExtent l="0" t="0" r="0" b="0"/>
            <wp:docPr id="12" name="Picture 4">
              <a:extLst xmlns:a="http://schemas.openxmlformats.org/drawingml/2006/main">
                <a:ext uri="{FF2B5EF4-FFF2-40B4-BE49-F238E27FC236}">
                  <a16:creationId xmlns:a16="http://schemas.microsoft.com/office/drawing/2014/main" id="{93D5EFF4-7076-EB44-92EB-774E51BD4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5EFF4-7076-EB44-92EB-774E51BD4164}"/>
                        </a:ext>
                      </a:extLst>
                    </pic:cNvPr>
                    <pic:cNvPicPr>
                      <a:picLocks noChangeAspect="1"/>
                    </pic:cNvPicPr>
                  </pic:nvPicPr>
                  <pic:blipFill rotWithShape="1">
                    <a:blip r:embed="rId9"/>
                    <a:srcRect l="6523"/>
                    <a:stretch/>
                  </pic:blipFill>
                  <pic:spPr>
                    <a:xfrm>
                      <a:off x="0" y="0"/>
                      <a:ext cx="3200400" cy="857087"/>
                    </a:xfrm>
                    <a:prstGeom prst="rect">
                      <a:avLst/>
                    </a:prstGeom>
                  </pic:spPr>
                </pic:pic>
              </a:graphicData>
            </a:graphic>
          </wp:inline>
        </w:drawing>
      </w:r>
    </w:p>
    <w:p w14:paraId="3772E775" w14:textId="77777777" w:rsidR="001668CD" w:rsidRPr="00124EC2" w:rsidRDefault="001668CD" w:rsidP="00124EC2">
      <w:pPr>
        <w:jc w:val="both"/>
        <w:rPr>
          <w:sz w:val="16"/>
          <w:lang w:eastAsia="ja-JP"/>
        </w:rPr>
      </w:pPr>
      <w:bookmarkStart w:id="21" w:name="_Toc528165824"/>
      <w:bookmarkStart w:id="22" w:name="_Toc3889805"/>
      <w:r w:rsidRPr="00124EC2">
        <w:rPr>
          <w:sz w:val="16"/>
          <w:lang w:eastAsia="ja-JP"/>
        </w:rPr>
        <w:t xml:space="preserve">Figure </w:t>
      </w:r>
      <w:r w:rsidRPr="00124EC2">
        <w:rPr>
          <w:sz w:val="16"/>
          <w:lang w:eastAsia="ja-JP"/>
        </w:rPr>
        <w:fldChar w:fldCharType="begin"/>
      </w:r>
      <w:r w:rsidRPr="00124EC2">
        <w:rPr>
          <w:sz w:val="16"/>
          <w:lang w:eastAsia="ja-JP"/>
        </w:rPr>
        <w:instrText xml:space="preserve"> SEQ Figure \* ARABIC </w:instrText>
      </w:r>
      <w:r w:rsidRPr="00124EC2">
        <w:rPr>
          <w:sz w:val="16"/>
          <w:lang w:eastAsia="ja-JP"/>
        </w:rPr>
        <w:fldChar w:fldCharType="separate"/>
      </w:r>
      <w:r w:rsidRPr="00124EC2">
        <w:rPr>
          <w:sz w:val="16"/>
          <w:lang w:eastAsia="ja-JP"/>
        </w:rPr>
        <w:t>2</w:t>
      </w:r>
      <w:r w:rsidRPr="00124EC2">
        <w:rPr>
          <w:sz w:val="16"/>
          <w:lang w:eastAsia="ja-JP"/>
        </w:rPr>
        <w:fldChar w:fldCharType="end"/>
      </w:r>
      <w:r w:rsidRPr="00124EC2">
        <w:rPr>
          <w:sz w:val="16"/>
          <w:lang w:eastAsia="ja-JP"/>
        </w:rPr>
        <w:t>. The blockchain</w:t>
      </w:r>
      <w:bookmarkEnd w:id="21"/>
      <w:r w:rsidRPr="00124EC2">
        <w:rPr>
          <w:sz w:val="16"/>
          <w:lang w:eastAsia="ja-JP"/>
        </w:rPr>
        <w:t xml:space="preserve">. Image taken from </w:t>
      </w:r>
      <w:r w:rsidRPr="00124EC2">
        <w:rPr>
          <w:sz w:val="16"/>
          <w:lang w:eastAsia="ja-JP"/>
        </w:rPr>
        <w:fldChar w:fldCharType="begin" w:fldLock="1"/>
      </w:r>
      <w:r w:rsidRPr="00124EC2">
        <w:rPr>
          <w:sz w:val="16"/>
          <w:lang w:eastAsia="ja-JP"/>
        </w:rPr>
        <w:instrText>ADDIN CSL_CITATION {"citationItems":[{"id":"ITEM-1","itemData":{"author":[{"dropping-particle":"","family":"Nakamoto","given":"Satoshi","non-dropping-particle":"","parse-names":false,"suffix":""}],"id":"ITEM-1","issued":{"date-parts":[["2009"]]},"title":"Bitcoin: A peer-to-peer electronic cash system","type":"article"},"uris":["http://www.mendeley.com/documents/?uuid=396a0023-d3f9-4f9d-89c0-b1175cd08964"]}],"mendeley":{"formattedCitation":"[2]","plainTextFormattedCitation":"[2]","previouslyFormattedCitation":"[2]"},"properties":{"noteIndex":0},"schema":"https://github.com/citation-style-language/schema/raw/master/csl-citation.json"}</w:instrText>
      </w:r>
      <w:r w:rsidRPr="00124EC2">
        <w:rPr>
          <w:sz w:val="16"/>
          <w:lang w:eastAsia="ja-JP"/>
        </w:rPr>
        <w:fldChar w:fldCharType="separate"/>
      </w:r>
      <w:r w:rsidRPr="00124EC2">
        <w:rPr>
          <w:noProof/>
          <w:sz w:val="16"/>
          <w:lang w:eastAsia="ja-JP"/>
        </w:rPr>
        <w:t>[2]</w:t>
      </w:r>
      <w:r w:rsidRPr="00124EC2">
        <w:rPr>
          <w:sz w:val="16"/>
          <w:lang w:eastAsia="ja-JP"/>
        </w:rPr>
        <w:fldChar w:fldCharType="end"/>
      </w:r>
      <w:r w:rsidRPr="00124EC2">
        <w:rPr>
          <w:sz w:val="16"/>
          <w:lang w:eastAsia="ja-JP"/>
        </w:rPr>
        <w:t>.</w:t>
      </w:r>
      <w:bookmarkEnd w:id="22"/>
    </w:p>
    <w:p w14:paraId="31CFDC16" w14:textId="069C006F" w:rsidR="008B53D4" w:rsidRDefault="008B53D4" w:rsidP="008B53D4">
      <w:pPr>
        <w:ind w:firstLine="202"/>
        <w:jc w:val="both"/>
        <w:rPr>
          <w:lang w:eastAsia="ja-JP"/>
        </w:rPr>
      </w:pPr>
    </w:p>
    <w:p w14:paraId="2566B9DC" w14:textId="5566CF4C" w:rsidR="001668CD" w:rsidRDefault="001668CD" w:rsidP="001668CD">
      <w:pPr>
        <w:ind w:firstLine="202"/>
        <w:jc w:val="both"/>
        <w:rPr>
          <w:lang w:eastAsia="ja-JP"/>
        </w:rPr>
      </w:pPr>
      <w:r w:rsidRPr="001668CD">
        <w:rPr>
          <w:lang w:eastAsia="ja-JP"/>
        </w:rPr>
        <w:t>Public key cryptography and digital signatures are used to identify accounts and to ensure authorization of transactions.</w:t>
      </w:r>
      <w:r>
        <w:rPr>
          <w:lang w:eastAsia="ja-JP"/>
        </w:rPr>
        <w:t xml:space="preserve"> </w:t>
      </w:r>
      <w:r w:rsidRPr="001668CD">
        <w:rPr>
          <w:lang w:eastAsia="ja-JP"/>
        </w:rPr>
        <w:t>A transaction is signed by its initiator, to authorize the expenditure of their money, and this transaction is sent to a node connected to the blockchain network, which validates the transaction. If the transaction is valid and previously unknown to the node, the node propagates it to other nodes in the network. The other nodes also validate the transaction and propagate it to their peers until the transaction reaches all nodes in the network.</w:t>
      </w:r>
    </w:p>
    <w:p w14:paraId="642B70D2" w14:textId="71941CCD" w:rsidR="00E84838" w:rsidRDefault="00E84838" w:rsidP="001668CD">
      <w:pPr>
        <w:ind w:firstLine="202"/>
        <w:jc w:val="both"/>
        <w:rPr>
          <w:lang w:eastAsia="ja-JP"/>
        </w:rPr>
      </w:pPr>
    </w:p>
    <w:p w14:paraId="050C78C9" w14:textId="77777777" w:rsidR="00E84838" w:rsidRPr="00E84838" w:rsidRDefault="00E84838" w:rsidP="00E84838">
      <w:pPr>
        <w:pStyle w:val="Heading4"/>
        <w:rPr>
          <w:lang w:eastAsia="ja-JP"/>
        </w:rPr>
      </w:pPr>
      <w:r w:rsidRPr="00E84838">
        <w:rPr>
          <w:lang w:eastAsia="ja-JP"/>
        </w:rPr>
        <w:t>The tangle</w:t>
      </w:r>
    </w:p>
    <w:p w14:paraId="4A826BEB" w14:textId="32DAAF04" w:rsidR="00E84838" w:rsidRDefault="00E84838" w:rsidP="00E84838">
      <w:pPr>
        <w:ind w:firstLine="202"/>
        <w:jc w:val="both"/>
        <w:rPr>
          <w:lang w:eastAsia="ja-JP"/>
        </w:rPr>
      </w:pPr>
      <w:r w:rsidRPr="00E84838">
        <w:rPr>
          <w:lang w:eastAsia="ja-JP"/>
        </w:rPr>
        <w:t xml:space="preserve">IOTA is new a cryptocurrency designed for the Internet-of-Things industry. Sergei Popov introduces the main feature of this cryptocurrency: the </w:t>
      </w:r>
      <w:r w:rsidRPr="00E84838">
        <w:rPr>
          <w:i/>
          <w:lang w:eastAsia="ja-JP"/>
        </w:rPr>
        <w:t xml:space="preserve">tangle </w:t>
      </w:r>
      <w:r w:rsidRPr="00E84838">
        <w:rPr>
          <w:i/>
          <w:lang w:eastAsia="ja-JP"/>
        </w:rPr>
        <w:fldChar w:fldCharType="begin" w:fldLock="1"/>
      </w:r>
      <w:r w:rsidRPr="00E84838">
        <w:rPr>
          <w:i/>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uris":["http://www.mendeley.com/documents/?uuid=43124c02-95cc-42c7-8124-5be2797c2e9b"]}],"mendeley":{"formattedCitation":"[4]","plainTextFormattedCitation":"[4]","previouslyFormattedCitation":"[4]"},"properties":{"noteIndex":0},"schema":"https://github.com/citation-style-language/schema/raw/master/csl-citation.json"}</w:instrText>
      </w:r>
      <w:r w:rsidRPr="00E84838">
        <w:rPr>
          <w:i/>
          <w:lang w:eastAsia="ja-JP"/>
        </w:rPr>
        <w:fldChar w:fldCharType="separate"/>
      </w:r>
      <w:r w:rsidRPr="00E84838">
        <w:rPr>
          <w:noProof/>
          <w:lang w:eastAsia="ja-JP"/>
        </w:rPr>
        <w:t>[4]</w:t>
      </w:r>
      <w:r w:rsidRPr="00E84838">
        <w:rPr>
          <w:lang w:eastAsia="ja-JP"/>
        </w:rPr>
        <w:fldChar w:fldCharType="end"/>
      </w:r>
      <w:r w:rsidRPr="00E84838">
        <w:rPr>
          <w:lang w:eastAsia="ja-JP"/>
        </w:rPr>
        <w:t xml:space="preserve">. The tangle is a directed acyclic graph for storing transactions and, according to the group behind IOTA, </w:t>
      </w:r>
      <w:r w:rsidR="008A5893">
        <w:rPr>
          <w:lang w:eastAsia="ja-JP"/>
        </w:rPr>
        <w:t>“</w:t>
      </w:r>
      <w:r w:rsidRPr="00E84838">
        <w:rPr>
          <w:lang w:eastAsia="ja-JP"/>
        </w:rPr>
        <w:t>succeeds the blockchain as its next evolutionary step</w:t>
      </w:r>
      <w:r w:rsidR="008A5893">
        <w:rPr>
          <w:lang w:eastAsia="ja-JP"/>
        </w:rPr>
        <w:t xml:space="preserve">” </w:t>
      </w:r>
      <w:r w:rsidR="008A5893">
        <w:rPr>
          <w:lang w:eastAsia="ja-JP"/>
        </w:rPr>
        <w:fldChar w:fldCharType="begin" w:fldLock="1"/>
      </w:r>
      <w:r w:rsidR="007F6396">
        <w:rPr>
          <w:lang w:eastAsia="ja-JP"/>
        </w:rPr>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008A5893">
        <w:rPr>
          <w:lang w:eastAsia="ja-JP"/>
        </w:rPr>
        <w:fldChar w:fldCharType="separate"/>
      </w:r>
      <w:r w:rsidR="008A5893" w:rsidRPr="008A5893">
        <w:rPr>
          <w:noProof/>
          <w:lang w:eastAsia="ja-JP"/>
        </w:rPr>
        <w:t>[4, p. 1]</w:t>
      </w:r>
      <w:r w:rsidR="008A5893">
        <w:rPr>
          <w:lang w:eastAsia="ja-JP"/>
        </w:rPr>
        <w:fldChar w:fldCharType="end"/>
      </w:r>
      <w:r w:rsidRPr="00E84838">
        <w:rPr>
          <w:lang w:eastAsia="ja-JP"/>
        </w:rPr>
        <w:t>. The transactions issued by nodes are the site set of the tangle graph and the edge set is obtained in the following way: when a new transaction arrives, it must approve two previous transactions. These approvals are represented by directed edges from the new transactions to the other two transactions. To clarify the terminology:</w:t>
      </w:r>
    </w:p>
    <w:p w14:paraId="5C0B6DDC" w14:textId="77777777" w:rsidR="00E84838" w:rsidRPr="00E84838" w:rsidRDefault="00E84838" w:rsidP="00E84838">
      <w:pPr>
        <w:ind w:firstLine="202"/>
        <w:jc w:val="both"/>
        <w:rPr>
          <w:lang w:eastAsia="ja-JP"/>
        </w:rPr>
      </w:pPr>
    </w:p>
    <w:p w14:paraId="0872F95B" w14:textId="77777777" w:rsidR="00E84838" w:rsidRPr="00E84838" w:rsidRDefault="00E84838" w:rsidP="009777AA">
      <w:pPr>
        <w:numPr>
          <w:ilvl w:val="0"/>
          <w:numId w:val="8"/>
        </w:numPr>
        <w:jc w:val="both"/>
        <w:rPr>
          <w:lang w:eastAsia="ja-JP"/>
        </w:rPr>
      </w:pPr>
      <w:r w:rsidRPr="00E84838">
        <w:rPr>
          <w:lang w:eastAsia="ja-JP"/>
        </w:rPr>
        <w:t>Sites are the transactions represented on the tangle graph.</w:t>
      </w:r>
    </w:p>
    <w:p w14:paraId="3DD4C983" w14:textId="3D828596" w:rsidR="00E84838" w:rsidRDefault="00E84838" w:rsidP="009777AA">
      <w:pPr>
        <w:numPr>
          <w:ilvl w:val="0"/>
          <w:numId w:val="8"/>
        </w:numPr>
        <w:jc w:val="both"/>
        <w:rPr>
          <w:lang w:eastAsia="ja-JP"/>
        </w:rPr>
      </w:pPr>
      <w:r w:rsidRPr="00E84838">
        <w:rPr>
          <w:lang w:eastAsia="ja-JP"/>
        </w:rPr>
        <w:t>Nodes are entities that issue and validate transactions.</w:t>
      </w:r>
    </w:p>
    <w:p w14:paraId="534B9E36" w14:textId="77777777" w:rsidR="00E84838" w:rsidRPr="00E84838" w:rsidRDefault="00E84838" w:rsidP="00E84838">
      <w:pPr>
        <w:jc w:val="both"/>
        <w:rPr>
          <w:lang w:eastAsia="ja-JP"/>
        </w:rPr>
      </w:pPr>
    </w:p>
    <w:p w14:paraId="27437BEF" w14:textId="77777777" w:rsidR="00E84838" w:rsidRPr="00E84838" w:rsidRDefault="00E84838" w:rsidP="00E84838">
      <w:pPr>
        <w:ind w:firstLine="202"/>
        <w:jc w:val="both"/>
        <w:rPr>
          <w:lang w:eastAsia="ja-JP"/>
        </w:rPr>
      </w:pPr>
      <w:r w:rsidRPr="00E84838">
        <w:rPr>
          <w:lang w:eastAsia="ja-JP"/>
        </w:rPr>
        <w:t xml:space="preserve">The main idea behind the tangle is that to issue a transaction, users must work to approve other transactions. In this way, users who issue a transaction are contributing to the network’s security. Nodes check if transactions are conflicting. If a node finds that a transaction is in conflict with the tangle history, the node will not approve the conflicting transaction. As a transaction receives additional approvals, it is accepted by the system with a higher level of confidence. </w:t>
      </w:r>
    </w:p>
    <w:p w14:paraId="5A21CF9E" w14:textId="5D58BC7A" w:rsidR="00E84838" w:rsidRPr="00124EC2" w:rsidRDefault="00E84838" w:rsidP="00E84838">
      <w:pPr>
        <w:ind w:firstLine="202"/>
        <w:jc w:val="both"/>
        <w:rPr>
          <w:iCs/>
          <w:sz w:val="16"/>
          <w:lang w:eastAsia="ja-JP"/>
        </w:rPr>
      </w:pPr>
      <w:r w:rsidRPr="00E60194">
        <w:rPr>
          <w:noProof/>
          <w:lang w:eastAsia="ja-JP"/>
        </w:rPr>
        <w:drawing>
          <wp:inline distT="0" distB="0" distL="0" distR="0" wp14:anchorId="1EA19C96" wp14:editId="6F7CFC4C">
            <wp:extent cx="3200400" cy="11272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127274"/>
                    </a:xfrm>
                    <a:prstGeom prst="rect">
                      <a:avLst/>
                    </a:prstGeom>
                  </pic:spPr>
                </pic:pic>
              </a:graphicData>
            </a:graphic>
          </wp:inline>
        </w:drawing>
      </w:r>
      <w:bookmarkStart w:id="23" w:name="_Toc528165825"/>
      <w:bookmarkStart w:id="24" w:name="_Toc3889806"/>
      <w:r w:rsidRPr="00E84838">
        <w:rPr>
          <w:rFonts w:ascii="Calibri" w:eastAsiaTheme="minorEastAsia" w:hAnsi="Calibri" w:cstheme="minorBidi"/>
          <w:sz w:val="18"/>
          <w:szCs w:val="18"/>
          <w:lang w:eastAsia="es-ES"/>
        </w:rPr>
        <w:t xml:space="preserve"> </w:t>
      </w:r>
      <w:r w:rsidRPr="00124EC2">
        <w:rPr>
          <w:iCs/>
          <w:sz w:val="16"/>
          <w:lang w:eastAsia="ja-JP"/>
        </w:rPr>
        <w:t xml:space="preserve">Figure </w:t>
      </w:r>
      <w:r w:rsidRPr="00124EC2">
        <w:rPr>
          <w:iCs/>
          <w:sz w:val="16"/>
          <w:lang w:eastAsia="ja-JP"/>
        </w:rPr>
        <w:fldChar w:fldCharType="begin"/>
      </w:r>
      <w:r w:rsidRPr="00124EC2">
        <w:rPr>
          <w:iCs/>
          <w:sz w:val="16"/>
          <w:lang w:eastAsia="ja-JP"/>
        </w:rPr>
        <w:instrText xml:space="preserve"> SEQ Figure \* ARABIC </w:instrText>
      </w:r>
      <w:r w:rsidRPr="00124EC2">
        <w:rPr>
          <w:iCs/>
          <w:sz w:val="16"/>
          <w:lang w:eastAsia="ja-JP"/>
        </w:rPr>
        <w:fldChar w:fldCharType="separate"/>
      </w:r>
      <w:r w:rsidRPr="00124EC2">
        <w:rPr>
          <w:iCs/>
          <w:sz w:val="16"/>
          <w:lang w:eastAsia="ja-JP"/>
        </w:rPr>
        <w:t>3</w:t>
      </w:r>
      <w:r w:rsidRPr="00124EC2">
        <w:rPr>
          <w:sz w:val="16"/>
          <w:lang w:eastAsia="ja-JP"/>
        </w:rPr>
        <w:fldChar w:fldCharType="end"/>
      </w:r>
      <w:r w:rsidRPr="00124EC2">
        <w:rPr>
          <w:iCs/>
          <w:sz w:val="16"/>
          <w:lang w:eastAsia="ja-JP"/>
        </w:rPr>
        <w:t>. The tangle</w:t>
      </w:r>
      <w:bookmarkEnd w:id="23"/>
      <w:r w:rsidRPr="00124EC2">
        <w:rPr>
          <w:iCs/>
          <w:sz w:val="16"/>
          <w:lang w:eastAsia="ja-JP"/>
        </w:rPr>
        <w:t xml:space="preserve">. Image taken from </w:t>
      </w:r>
      <w:r w:rsidRPr="00124EC2">
        <w:rPr>
          <w:iCs/>
          <w:sz w:val="16"/>
          <w:lang w:eastAsia="ja-JP"/>
        </w:rPr>
        <w:fldChar w:fldCharType="begin" w:fldLock="1"/>
      </w:r>
      <w:r w:rsidR="00244844">
        <w:rPr>
          <w:iCs/>
          <w:sz w:val="16"/>
          <w:lang w:eastAsia="ja-JP"/>
        </w:rPr>
        <w:instrText>ADDIN CSL_CITATION {"citationItems":[{"id":"ITEM-1","itemData":{"URL":"https://blog.iota.org/the-tangle-an-illustrated-introduction-4d5eae6fe8d4","author":[{"dropping-particle":"","family":"Gal","given":"Anon","non-dropping-particle":"","parse-names":false,"suffix":""}],"id":"ITEM-1","issued":{"date-parts":[["2018"]]},"title":"The Tangle: an Illustrated Introduction","type":"webpage"},"uris":["http://www.mendeley.com/documents/?uuid=ad5dfe84-aa21-42f1-a2c0-95094c9ec946"]}],"mendeley":{"formattedCitation":"[13]","plainTextFormattedCitation":"[13]","previouslyFormattedCitation":"[13]"},"properties":{"noteIndex":0},"schema":"https://github.com/citation-style-language/schema/raw/master/csl-citation.json"}</w:instrText>
      </w:r>
      <w:r w:rsidRPr="00124EC2">
        <w:rPr>
          <w:iCs/>
          <w:sz w:val="16"/>
          <w:lang w:eastAsia="ja-JP"/>
        </w:rPr>
        <w:fldChar w:fldCharType="separate"/>
      </w:r>
      <w:r w:rsidR="008F0D33" w:rsidRPr="00124EC2">
        <w:rPr>
          <w:iCs/>
          <w:noProof/>
          <w:sz w:val="16"/>
          <w:lang w:eastAsia="ja-JP"/>
        </w:rPr>
        <w:t>[13]</w:t>
      </w:r>
      <w:r w:rsidRPr="00124EC2">
        <w:rPr>
          <w:sz w:val="16"/>
          <w:lang w:eastAsia="ja-JP"/>
        </w:rPr>
        <w:fldChar w:fldCharType="end"/>
      </w:r>
      <w:r w:rsidRPr="00124EC2">
        <w:rPr>
          <w:iCs/>
          <w:sz w:val="16"/>
          <w:lang w:eastAsia="ja-JP"/>
        </w:rPr>
        <w:t>.</w:t>
      </w:r>
      <w:bookmarkEnd w:id="24"/>
    </w:p>
    <w:p w14:paraId="2A828638" w14:textId="77777777" w:rsidR="00E84838" w:rsidRPr="00E84838" w:rsidRDefault="00E84838" w:rsidP="00E84838">
      <w:pPr>
        <w:pStyle w:val="Heading4"/>
        <w:rPr>
          <w:lang w:eastAsia="ja-JP"/>
        </w:rPr>
      </w:pPr>
      <w:r w:rsidRPr="00E84838">
        <w:rPr>
          <w:lang w:eastAsia="ja-JP"/>
        </w:rPr>
        <w:t>The block-lattice</w:t>
      </w:r>
    </w:p>
    <w:p w14:paraId="6C63EDFB" w14:textId="66EE47AD" w:rsidR="00E84838" w:rsidRDefault="00E84838" w:rsidP="00E84838">
      <w:pPr>
        <w:ind w:firstLine="202"/>
        <w:jc w:val="both"/>
        <w:rPr>
          <w:lang w:eastAsia="ja-JP"/>
        </w:rPr>
      </w:pPr>
      <w:r w:rsidRPr="00E84838">
        <w:rPr>
          <w:lang w:eastAsia="ja-JP"/>
        </w:rPr>
        <w:t xml:space="preserve">The block-lattice is the data structure used to store the information for the Nano cryptocurrency </w:t>
      </w:r>
      <w:r w:rsidRPr="00E84838">
        <w:rPr>
          <w:lang w:eastAsia="ja-JP"/>
        </w:rPr>
        <w:fldChar w:fldCharType="begin" w:fldLock="1"/>
      </w:r>
      <w:r w:rsidRPr="00E84838">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E84838">
        <w:rPr>
          <w:lang w:eastAsia="ja-JP"/>
        </w:rPr>
        <w:fldChar w:fldCharType="separate"/>
      </w:r>
      <w:r w:rsidRPr="00E84838">
        <w:rPr>
          <w:noProof/>
          <w:lang w:eastAsia="ja-JP"/>
        </w:rPr>
        <w:t>[5]</w:t>
      </w:r>
      <w:r w:rsidRPr="00E84838">
        <w:rPr>
          <w:lang w:eastAsia="ja-JP"/>
        </w:rPr>
        <w:fldChar w:fldCharType="end"/>
      </w:r>
      <w:r w:rsidRPr="00E84838">
        <w:rPr>
          <w:lang w:eastAsia="ja-JP"/>
        </w:rPr>
        <w:t>. In the block-lattice, each account has its own blockchain (account-chain) which stores the account’s transaction history (</w:t>
      </w:r>
      <w:r w:rsidRPr="00E84838">
        <w:rPr>
          <w:lang w:eastAsia="ja-JP"/>
        </w:rPr>
        <w:fldChar w:fldCharType="begin"/>
      </w:r>
      <w:r w:rsidRPr="00E84838">
        <w:rPr>
          <w:lang w:eastAsia="ja-JP"/>
        </w:rPr>
        <w:instrText xml:space="preserve"> REF _Ref3454161 \h </w:instrText>
      </w:r>
      <w:r w:rsidRPr="00E84838">
        <w:rPr>
          <w:lang w:eastAsia="ja-JP"/>
        </w:rPr>
      </w:r>
      <w:r w:rsidRPr="00E84838">
        <w:rPr>
          <w:lang w:eastAsia="ja-JP"/>
        </w:rPr>
        <w:fldChar w:fldCharType="separate"/>
      </w:r>
      <w:r w:rsidRPr="00E84838">
        <w:rPr>
          <w:lang w:eastAsia="ja-JP"/>
        </w:rPr>
        <w:t>Figure 4</w:t>
      </w:r>
      <w:r w:rsidRPr="00E84838">
        <w:rPr>
          <w:lang w:eastAsia="ja-JP"/>
        </w:rPr>
        <w:fldChar w:fldCharType="end"/>
      </w:r>
      <w:r w:rsidRPr="00E84838">
        <w:rPr>
          <w:lang w:eastAsia="ja-JP"/>
        </w:rPr>
        <w:t xml:space="preserve">). </w:t>
      </w:r>
    </w:p>
    <w:p w14:paraId="5D41EADB" w14:textId="44DBBBB5" w:rsidR="00E84838" w:rsidRPr="00E84838" w:rsidRDefault="00E84838" w:rsidP="00E84838">
      <w:pPr>
        <w:ind w:firstLine="202"/>
        <w:jc w:val="both"/>
        <w:rPr>
          <w:lang w:eastAsia="ja-JP"/>
        </w:rPr>
      </w:pPr>
      <w:r w:rsidRPr="00B834DA">
        <w:rPr>
          <w:noProof/>
        </w:rPr>
        <w:drawing>
          <wp:inline distT="0" distB="0" distL="0" distR="0" wp14:anchorId="3CBCFB07" wp14:editId="418A86FC">
            <wp:extent cx="1880007" cy="2431986"/>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7103" cy="2441165"/>
                    </a:xfrm>
                    <a:prstGeom prst="rect">
                      <a:avLst/>
                    </a:prstGeom>
                  </pic:spPr>
                </pic:pic>
              </a:graphicData>
            </a:graphic>
          </wp:inline>
        </w:drawing>
      </w:r>
    </w:p>
    <w:p w14:paraId="189E88EA" w14:textId="77777777" w:rsidR="00E84838" w:rsidRPr="00D35869" w:rsidRDefault="00E84838" w:rsidP="00D35869">
      <w:pPr>
        <w:jc w:val="both"/>
        <w:rPr>
          <w:sz w:val="16"/>
          <w:lang w:eastAsia="ja-JP"/>
        </w:rPr>
      </w:pPr>
      <w:bookmarkStart w:id="25" w:name="_Ref3454161"/>
      <w:bookmarkStart w:id="26" w:name="_Toc3889807"/>
      <w:r w:rsidRPr="00D35869">
        <w:rPr>
          <w:sz w:val="16"/>
          <w:lang w:eastAsia="ja-JP"/>
        </w:rPr>
        <w:t xml:space="preserve">Figure </w:t>
      </w:r>
      <w:r w:rsidRPr="00D35869">
        <w:rPr>
          <w:sz w:val="16"/>
          <w:lang w:val="es-ES_tradnl" w:eastAsia="ja-JP"/>
        </w:rPr>
        <w:fldChar w:fldCharType="begin"/>
      </w:r>
      <w:r w:rsidRPr="00D35869">
        <w:rPr>
          <w:sz w:val="16"/>
          <w:lang w:eastAsia="ja-JP"/>
        </w:rPr>
        <w:instrText xml:space="preserve"> SEQ Figure \* ARABIC </w:instrText>
      </w:r>
      <w:r w:rsidRPr="00D35869">
        <w:rPr>
          <w:sz w:val="16"/>
          <w:lang w:val="es-ES_tradnl" w:eastAsia="ja-JP"/>
        </w:rPr>
        <w:fldChar w:fldCharType="separate"/>
      </w:r>
      <w:r w:rsidRPr="00D35869">
        <w:rPr>
          <w:sz w:val="16"/>
          <w:lang w:eastAsia="ja-JP"/>
        </w:rPr>
        <w:t>4</w:t>
      </w:r>
      <w:r w:rsidRPr="00D35869">
        <w:rPr>
          <w:sz w:val="16"/>
          <w:lang w:eastAsia="ja-JP"/>
        </w:rPr>
        <w:fldChar w:fldCharType="end"/>
      </w:r>
      <w:bookmarkEnd w:id="25"/>
      <w:r w:rsidRPr="00D35869">
        <w:rPr>
          <w:sz w:val="16"/>
          <w:lang w:eastAsia="ja-JP"/>
        </w:rPr>
        <w:t xml:space="preserve">. The block-lattice. Image taken from </w:t>
      </w:r>
      <w:r w:rsidRPr="00D35869">
        <w:rPr>
          <w:sz w:val="16"/>
          <w:lang w:eastAsia="ja-JP"/>
        </w:rPr>
        <w:fldChar w:fldCharType="begin" w:fldLock="1"/>
      </w:r>
      <w:r w:rsidRPr="00D35869">
        <w:rPr>
          <w:sz w:val="16"/>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D35869">
        <w:rPr>
          <w:sz w:val="16"/>
          <w:lang w:eastAsia="ja-JP"/>
        </w:rPr>
        <w:fldChar w:fldCharType="separate"/>
      </w:r>
      <w:r w:rsidRPr="00D35869">
        <w:rPr>
          <w:noProof/>
          <w:sz w:val="16"/>
          <w:lang w:eastAsia="ja-JP"/>
        </w:rPr>
        <w:t>[5]</w:t>
      </w:r>
      <w:r w:rsidRPr="00D35869">
        <w:rPr>
          <w:sz w:val="16"/>
          <w:lang w:eastAsia="ja-JP"/>
        </w:rPr>
        <w:fldChar w:fldCharType="end"/>
      </w:r>
      <w:r w:rsidRPr="00D35869">
        <w:rPr>
          <w:sz w:val="16"/>
          <w:lang w:eastAsia="ja-JP"/>
        </w:rPr>
        <w:t>.</w:t>
      </w:r>
      <w:bookmarkEnd w:id="26"/>
    </w:p>
    <w:p w14:paraId="2A76EE6C" w14:textId="5E4093C8" w:rsidR="00E84838" w:rsidRDefault="00E84838" w:rsidP="001668CD">
      <w:pPr>
        <w:ind w:firstLine="202"/>
        <w:jc w:val="both"/>
        <w:rPr>
          <w:lang w:eastAsia="ja-JP"/>
        </w:rPr>
      </w:pPr>
    </w:p>
    <w:p w14:paraId="6E725AFC" w14:textId="4FAA59CA" w:rsidR="00185D93" w:rsidRPr="001668CD" w:rsidRDefault="00185D93" w:rsidP="00185D93">
      <w:pPr>
        <w:ind w:firstLine="202"/>
        <w:jc w:val="both"/>
        <w:rPr>
          <w:lang w:eastAsia="ja-JP"/>
        </w:rPr>
      </w:pPr>
      <w:r w:rsidRPr="00E84838">
        <w:rPr>
          <w:lang w:eastAsia="ja-JP"/>
        </w:rPr>
        <w:lastRenderedPageBreak/>
        <w:t>Each account-chain can only be updated by the account’s owner, which allows each account-chain to be updated asynchronously to the rest of the block-lattice. Every transfer of funds requires a send transaction (S) and a receive transaction (R), each signed by the account-chain’s owner (A, B, C).</w:t>
      </w:r>
    </w:p>
    <w:p w14:paraId="56E8D332" w14:textId="77777777" w:rsidR="00E84838" w:rsidRPr="00E84838" w:rsidRDefault="00E84838" w:rsidP="00E84838">
      <w:pPr>
        <w:pStyle w:val="Heading1"/>
        <w:rPr>
          <w:lang w:eastAsia="ja-JP"/>
        </w:rPr>
      </w:pPr>
      <w:bookmarkStart w:id="27" w:name="_Toc3892312"/>
      <w:r w:rsidRPr="00E84838">
        <w:rPr>
          <w:lang w:eastAsia="ja-JP"/>
        </w:rPr>
        <w:t>Ledger Data Structure Implementations</w:t>
      </w:r>
      <w:bookmarkEnd w:id="27"/>
    </w:p>
    <w:p w14:paraId="3CFB060C" w14:textId="16414948" w:rsidR="00E84838" w:rsidRDefault="00E84838" w:rsidP="00E84838">
      <w:pPr>
        <w:ind w:firstLine="202"/>
        <w:jc w:val="both"/>
        <w:rPr>
          <w:lang w:eastAsia="ja-JP"/>
        </w:rPr>
      </w:pPr>
      <w:r w:rsidRPr="00E84838">
        <w:rPr>
          <w:lang w:eastAsia="ja-JP"/>
        </w:rPr>
        <w:t>This section shows the implementation of three different data structures underlying distributed ledgers, namely the blockchain, the tangle, and the block-lattice.</w:t>
      </w:r>
      <w:r w:rsidR="00C8166B">
        <w:rPr>
          <w:lang w:eastAsia="ja-JP"/>
        </w:rPr>
        <w:t xml:space="preserve"> </w:t>
      </w:r>
      <w:r w:rsidRPr="00E84838">
        <w:rPr>
          <w:lang w:eastAsia="ja-JP"/>
        </w:rPr>
        <w:t>The implementation of the data structures has to enable the gathering of information that may allow for a comparison to be made regarding the following metrics:</w:t>
      </w:r>
    </w:p>
    <w:p w14:paraId="5978E32E" w14:textId="77777777" w:rsidR="00E84838" w:rsidRDefault="00E84838" w:rsidP="00E84838">
      <w:pPr>
        <w:jc w:val="both"/>
        <w:rPr>
          <w:lang w:eastAsia="ja-JP"/>
        </w:rPr>
      </w:pPr>
    </w:p>
    <w:p w14:paraId="6D732712" w14:textId="77777777" w:rsidR="00E84838" w:rsidRPr="00DC009A" w:rsidRDefault="00E84838" w:rsidP="00DC009A">
      <w:pPr>
        <w:pStyle w:val="ListParagraph"/>
        <w:numPr>
          <w:ilvl w:val="0"/>
          <w:numId w:val="13"/>
        </w:numPr>
        <w:jc w:val="both"/>
        <w:rPr>
          <w:lang w:eastAsia="ja-JP"/>
        </w:rPr>
      </w:pPr>
      <w:r w:rsidRPr="00DC009A">
        <w:rPr>
          <w:lang w:eastAsia="ja-JP"/>
        </w:rPr>
        <w:t>Throughput: The number of transactions processed per second.</w:t>
      </w:r>
    </w:p>
    <w:p w14:paraId="57FB6B5B" w14:textId="77777777" w:rsidR="00E84838" w:rsidRPr="00DC009A" w:rsidRDefault="00E84838" w:rsidP="00DC009A">
      <w:pPr>
        <w:pStyle w:val="ListParagraph"/>
        <w:numPr>
          <w:ilvl w:val="0"/>
          <w:numId w:val="13"/>
        </w:numPr>
        <w:jc w:val="both"/>
        <w:rPr>
          <w:lang w:eastAsia="ja-JP"/>
        </w:rPr>
      </w:pPr>
      <w:r w:rsidRPr="00DC009A">
        <w:rPr>
          <w:lang w:eastAsia="ja-JP"/>
        </w:rPr>
        <w:t>Latency: The time taken for a transaction to be confirmed.</w:t>
      </w:r>
    </w:p>
    <w:p w14:paraId="0E2571AF" w14:textId="6D2DC00C" w:rsidR="00E84838" w:rsidRPr="00DC009A" w:rsidRDefault="00E84838" w:rsidP="00DC009A">
      <w:pPr>
        <w:pStyle w:val="ListParagraph"/>
        <w:numPr>
          <w:ilvl w:val="0"/>
          <w:numId w:val="13"/>
        </w:numPr>
        <w:jc w:val="both"/>
        <w:rPr>
          <w:lang w:eastAsia="ja-JP"/>
        </w:rPr>
      </w:pPr>
      <w:r w:rsidRPr="00DC009A">
        <w:rPr>
          <w:lang w:eastAsia="ja-JP"/>
        </w:rPr>
        <w:t>Size: The size of the whole data structure.</w:t>
      </w:r>
    </w:p>
    <w:p w14:paraId="0F2D6FDE" w14:textId="5D295384" w:rsidR="00CB5938" w:rsidRDefault="00CB5938" w:rsidP="00E84838">
      <w:pPr>
        <w:ind w:left="202"/>
        <w:jc w:val="both"/>
        <w:rPr>
          <w:lang w:eastAsia="ja-JP"/>
        </w:rPr>
      </w:pPr>
    </w:p>
    <w:p w14:paraId="3632B2A3" w14:textId="77777777" w:rsidR="00CB5938" w:rsidRPr="00CB5938" w:rsidRDefault="00CB5938" w:rsidP="00CB5938">
      <w:pPr>
        <w:pStyle w:val="Heading2"/>
        <w:rPr>
          <w:lang w:eastAsia="ja-JP"/>
        </w:rPr>
      </w:pPr>
      <w:bookmarkStart w:id="28" w:name="_Toc3892313"/>
      <w:r w:rsidRPr="00CB5938">
        <w:rPr>
          <w:lang w:eastAsia="ja-JP"/>
        </w:rPr>
        <w:t>Go in a Nutshell</w:t>
      </w:r>
      <w:bookmarkEnd w:id="28"/>
    </w:p>
    <w:p w14:paraId="51FBE032" w14:textId="376E0C61" w:rsidR="00CB5938" w:rsidRDefault="00CB5938" w:rsidP="00CB5938">
      <w:pPr>
        <w:ind w:firstLine="202"/>
        <w:jc w:val="both"/>
        <w:rPr>
          <w:lang w:eastAsia="ja-JP"/>
        </w:rPr>
      </w:pPr>
      <w:r w:rsidRPr="00CB5938">
        <w:rPr>
          <w:lang w:eastAsia="ja-JP"/>
        </w:rPr>
        <w:t xml:space="preserve">After studying the advantages and disadvantages of different programming languages, the language selected for the implementation of the data structures is Go </w:t>
      </w:r>
      <w:r w:rsidRPr="00CB5938">
        <w:rPr>
          <w:lang w:eastAsia="ja-JP"/>
        </w:rPr>
        <w:fldChar w:fldCharType="begin" w:fldLock="1"/>
      </w:r>
      <w:r w:rsidR="00244844">
        <w:rPr>
          <w:lang w:eastAsia="ja-JP"/>
        </w:rPr>
        <w:instrText>ADDIN CSL_CITATION {"citationItems":[{"id":"ITEM-1","itemData":{"URL":"https://golang.org/doc/","id":"ITEM-1","issued":{"date-parts":[["0"]]},"title":"The Go Programming Language - Documentation","type":"webpage"},"uris":["http://www.mendeley.com/documents/?uuid=9a6c5dc6-cf72-4cab-80f6-bc27653fa5de"]}],"mendeley":{"formattedCitation":"[14]","plainTextFormattedCitation":"[14]","previouslyFormattedCitation":"[14]"},"properties":{"noteIndex":0},"schema":"https://github.com/citation-style-language/schema/raw/master/csl-citation.json"}</w:instrText>
      </w:r>
      <w:r w:rsidRPr="00CB5938">
        <w:rPr>
          <w:lang w:eastAsia="ja-JP"/>
        </w:rPr>
        <w:fldChar w:fldCharType="separate"/>
      </w:r>
      <w:r w:rsidR="008F0D33" w:rsidRPr="008F0D33">
        <w:rPr>
          <w:noProof/>
          <w:lang w:eastAsia="ja-JP"/>
        </w:rPr>
        <w:t>[14]</w:t>
      </w:r>
      <w:r w:rsidRPr="00CB5938">
        <w:rPr>
          <w:lang w:eastAsia="ja-JP"/>
        </w:rPr>
        <w:fldChar w:fldCharType="end"/>
      </w:r>
      <w:r w:rsidRPr="00CB5938">
        <w:rPr>
          <w:lang w:eastAsia="ja-JP"/>
        </w:rPr>
        <w:t>, often referred to as Golang. This language is designed by a group of Google engineers and is selected because its concurrency mechanisms make it easy to write programs that get the most out of multicore and networked machines. Golang has two main two main built-in facilities for writing concurrent programs, goroutines and channels, which are describe in more detail below</w:t>
      </w:r>
      <w:r w:rsidR="004D790B">
        <w:rPr>
          <w:lang w:eastAsia="ja-JP"/>
        </w:rPr>
        <w:t xml:space="preserve">. </w:t>
      </w:r>
    </w:p>
    <w:p w14:paraId="34F20038" w14:textId="77777777" w:rsidR="00CB5938" w:rsidRPr="00CB5938" w:rsidRDefault="00CB5938" w:rsidP="00CB5938">
      <w:pPr>
        <w:ind w:left="202"/>
        <w:jc w:val="both"/>
        <w:rPr>
          <w:lang w:eastAsia="ja-JP"/>
        </w:rPr>
      </w:pPr>
    </w:p>
    <w:p w14:paraId="46D4B4DB" w14:textId="77777777" w:rsidR="00CB5938" w:rsidRPr="00CB5938" w:rsidRDefault="00CB5938" w:rsidP="00CB5938">
      <w:pPr>
        <w:pStyle w:val="Heading3"/>
        <w:rPr>
          <w:lang w:eastAsia="ja-JP"/>
        </w:rPr>
      </w:pPr>
      <w:bookmarkStart w:id="29" w:name="_Toc3892314"/>
      <w:r w:rsidRPr="00CB5938">
        <w:rPr>
          <w:lang w:eastAsia="ja-JP"/>
        </w:rPr>
        <w:t>Goroutines</w:t>
      </w:r>
      <w:bookmarkEnd w:id="29"/>
    </w:p>
    <w:p w14:paraId="692B1577" w14:textId="4CA701C0" w:rsidR="00CB5938" w:rsidRDefault="00CB5938" w:rsidP="00CB5938">
      <w:pPr>
        <w:ind w:firstLine="202"/>
        <w:jc w:val="both"/>
        <w:rPr>
          <w:lang w:eastAsia="ja-JP"/>
        </w:rPr>
      </w:pPr>
      <w:r w:rsidRPr="00CB5938">
        <w:rPr>
          <w:lang w:eastAsia="ja-JP"/>
        </w:rPr>
        <w:t xml:space="preserve">Goroutines </w:t>
      </w:r>
      <w:r w:rsidRPr="00CB5938">
        <w:rPr>
          <w:lang w:eastAsia="ja-JP"/>
        </w:rPr>
        <w:fldChar w:fldCharType="begin" w:fldLock="1"/>
      </w:r>
      <w:r w:rsidR="00244844">
        <w:rPr>
          <w:lang w:eastAsia="ja-JP"/>
        </w:rPr>
        <w:instrText>ADDIN CSL_CITATION {"citationItems":[{"id":"ITEM-1","itemData":{"URL":"https://tour.golang.org/concurrency/1","id":"ITEM-1","issued":{"date-parts":[["0"]]},"title":"A Tour of Go - Goroutines","type":"webpage"},"uris":["http://www.mendeley.com/documents/?uuid=8f8af507-bdfe-4fc2-a171-97f6f1398865"]}],"mendeley":{"formattedCitation":"[15]","plainTextFormattedCitation":"[15]","previouslyFormattedCitation":"[15]"},"properties":{"noteIndex":0},"schema":"https://github.com/citation-style-language/schema/raw/master/csl-citation.json"}</w:instrText>
      </w:r>
      <w:r w:rsidRPr="00CB5938">
        <w:rPr>
          <w:lang w:eastAsia="ja-JP"/>
        </w:rPr>
        <w:fldChar w:fldCharType="separate"/>
      </w:r>
      <w:r w:rsidR="008F0D33" w:rsidRPr="008F0D33">
        <w:rPr>
          <w:noProof/>
          <w:lang w:eastAsia="ja-JP"/>
        </w:rPr>
        <w:t>[15]</w:t>
      </w:r>
      <w:r w:rsidRPr="00CB5938">
        <w:rPr>
          <w:lang w:eastAsia="ja-JP"/>
        </w:rPr>
        <w:fldChar w:fldCharType="end"/>
      </w:r>
      <w:r w:rsidRPr="00CB5938">
        <w:rPr>
          <w:lang w:eastAsia="ja-JP"/>
        </w:rPr>
        <w:t xml:space="preserve"> are functions that run concurrently with other functions. They can be thought of as light weight threads as the cost of creating a goroutine is much less than the cost of creating a thread. Goroutines are a few </w:t>
      </w:r>
      <w:r w:rsidR="00920BD2">
        <w:rPr>
          <w:lang w:eastAsia="ja-JP"/>
        </w:rPr>
        <w:t>KB</w:t>
      </w:r>
      <w:r w:rsidRPr="00CB5938">
        <w:rPr>
          <w:lang w:eastAsia="ja-JP"/>
        </w:rPr>
        <w:t xml:space="preserve"> in stack size and the stack can grow and shrink according to the needs of the application whereas, with threads, the stack size has to be specified and is fixed.</w:t>
      </w:r>
    </w:p>
    <w:p w14:paraId="1DC51CA1" w14:textId="77777777" w:rsidR="00CB5938" w:rsidRPr="00CB5938" w:rsidRDefault="00CB5938" w:rsidP="00CB5938">
      <w:pPr>
        <w:ind w:firstLine="202"/>
        <w:jc w:val="both"/>
        <w:rPr>
          <w:lang w:eastAsia="ja-JP"/>
        </w:rPr>
      </w:pPr>
    </w:p>
    <w:p w14:paraId="34E36341" w14:textId="77777777" w:rsidR="00CB5938" w:rsidRPr="00CB5938" w:rsidRDefault="00CB5938" w:rsidP="00CB5938">
      <w:pPr>
        <w:pStyle w:val="Heading4"/>
        <w:rPr>
          <w:lang w:eastAsia="ja-JP"/>
        </w:rPr>
      </w:pPr>
      <w:r w:rsidRPr="00CB5938">
        <w:rPr>
          <w:lang w:eastAsia="ja-JP"/>
        </w:rPr>
        <w:t>Code Example of Goroutines</w:t>
      </w:r>
    </w:p>
    <w:p w14:paraId="2291D8AB" w14:textId="77777777" w:rsidR="00CB5938" w:rsidRDefault="00CB5938" w:rsidP="00CB5938">
      <w:pPr>
        <w:ind w:firstLine="202"/>
        <w:jc w:val="both"/>
        <w:rPr>
          <w:lang w:eastAsia="ja-JP"/>
        </w:rPr>
      </w:pPr>
      <w:r w:rsidRPr="00CB5938">
        <w:rPr>
          <w:lang w:eastAsia="ja-JP"/>
        </w:rPr>
        <w:t xml:space="preserve">The language abstraction </w:t>
      </w:r>
      <w:r w:rsidRPr="00B67673">
        <w:rPr>
          <w:rFonts w:ascii="Courier New" w:hAnsi="Courier New" w:cs="Courier New"/>
          <w:sz w:val="16"/>
          <w:szCs w:val="16"/>
          <w:lang w:eastAsia="ja-JP"/>
        </w:rPr>
        <w:t>go f(</w:t>
      </w:r>
      <w:proofErr w:type="gramStart"/>
      <w:r w:rsidRPr="00B67673">
        <w:rPr>
          <w:rFonts w:ascii="Courier New" w:hAnsi="Courier New" w:cs="Courier New"/>
          <w:sz w:val="16"/>
          <w:szCs w:val="16"/>
          <w:lang w:eastAsia="ja-JP"/>
        </w:rPr>
        <w:t>x,y</w:t>
      </w:r>
      <w:proofErr w:type="gramEnd"/>
      <w:r w:rsidRPr="00B67673">
        <w:rPr>
          <w:rFonts w:ascii="Courier New" w:hAnsi="Courier New" w:cs="Courier New"/>
          <w:sz w:val="16"/>
          <w:szCs w:val="16"/>
          <w:lang w:eastAsia="ja-JP"/>
        </w:rPr>
        <w:t>,z)</w:t>
      </w:r>
      <w:r w:rsidRPr="00CB5938">
        <w:rPr>
          <w:lang w:eastAsia="ja-JP"/>
        </w:rPr>
        <w:t xml:space="preserve"> starts a new goroutine running the </w:t>
      </w:r>
      <w:r w:rsidRPr="00B67673">
        <w:rPr>
          <w:rFonts w:ascii="Courier New" w:hAnsi="Courier New" w:cs="Courier New"/>
          <w:sz w:val="16"/>
          <w:lang w:eastAsia="ja-JP"/>
        </w:rPr>
        <w:t>f(x,y,z)</w:t>
      </w:r>
      <w:r w:rsidRPr="00CB5938">
        <w:rPr>
          <w:lang w:eastAsia="ja-JP"/>
        </w:rPr>
        <w:t xml:space="preserve"> function. The evaluation of </w:t>
      </w:r>
      <w:r w:rsidRPr="00B67673">
        <w:rPr>
          <w:rFonts w:ascii="Courier New" w:hAnsi="Courier New" w:cs="Courier New"/>
          <w:sz w:val="16"/>
          <w:szCs w:val="16"/>
          <w:lang w:eastAsia="ja-JP"/>
        </w:rPr>
        <w:t>f</w:t>
      </w:r>
      <w:r w:rsidRPr="00CB5938">
        <w:rPr>
          <w:lang w:eastAsia="ja-JP"/>
        </w:rPr>
        <w:t xml:space="preserve">, </w:t>
      </w:r>
      <w:r w:rsidRPr="00B67673">
        <w:rPr>
          <w:rFonts w:ascii="Courier New" w:hAnsi="Courier New" w:cs="Courier New"/>
          <w:sz w:val="16"/>
          <w:szCs w:val="16"/>
          <w:lang w:eastAsia="ja-JP"/>
        </w:rPr>
        <w:t>x</w:t>
      </w:r>
      <w:r w:rsidRPr="00CB5938">
        <w:rPr>
          <w:lang w:eastAsia="ja-JP"/>
        </w:rPr>
        <w:t xml:space="preserve">, </w:t>
      </w:r>
      <w:r w:rsidRPr="00B67673">
        <w:rPr>
          <w:rFonts w:ascii="Courier New" w:hAnsi="Courier New" w:cs="Courier New"/>
          <w:sz w:val="16"/>
          <w:szCs w:val="16"/>
          <w:lang w:eastAsia="ja-JP"/>
        </w:rPr>
        <w:t>y</w:t>
      </w:r>
      <w:r w:rsidRPr="00CB5938">
        <w:rPr>
          <w:lang w:eastAsia="ja-JP"/>
        </w:rPr>
        <w:t xml:space="preserve">, and </w:t>
      </w:r>
      <w:r w:rsidRPr="00B67673">
        <w:rPr>
          <w:rFonts w:ascii="Courier New" w:hAnsi="Courier New" w:cs="Courier New"/>
          <w:sz w:val="16"/>
          <w:szCs w:val="16"/>
          <w:lang w:eastAsia="ja-JP"/>
        </w:rPr>
        <w:t xml:space="preserve">z </w:t>
      </w:r>
      <w:r w:rsidRPr="00CB5938">
        <w:rPr>
          <w:lang w:eastAsia="ja-JP"/>
        </w:rPr>
        <w:t xml:space="preserve">happens in the currently executing goroutine (the one calling the go abstraction), and the execution of </w:t>
      </w:r>
      <w:r w:rsidRPr="00B67673">
        <w:rPr>
          <w:rFonts w:ascii="Courier New" w:hAnsi="Courier New" w:cs="Courier New"/>
          <w:sz w:val="16"/>
          <w:lang w:eastAsia="ja-JP"/>
        </w:rPr>
        <w:t>f</w:t>
      </w:r>
      <w:r w:rsidRPr="00CB5938">
        <w:rPr>
          <w:lang w:eastAsia="ja-JP"/>
        </w:rPr>
        <w:t xml:space="preserve"> happens in the new goroutine.</w:t>
      </w:r>
    </w:p>
    <w:p w14:paraId="0C439905" w14:textId="3BD85274" w:rsidR="00CB5938" w:rsidRDefault="00CB5938" w:rsidP="00CB5938">
      <w:pPr>
        <w:ind w:firstLine="202"/>
        <w:jc w:val="both"/>
        <w:rPr>
          <w:lang w:eastAsia="ja-JP"/>
        </w:rPr>
      </w:pPr>
      <w:r w:rsidRPr="00CB5938">
        <w:rPr>
          <w:lang w:eastAsia="ja-JP"/>
        </w:rPr>
        <w:t>The following code snippet:</w:t>
      </w:r>
    </w:p>
    <w:p w14:paraId="74DFF0C6" w14:textId="77777777" w:rsidR="002D0C55" w:rsidRDefault="002D0C55" w:rsidP="00CB5938">
      <w:pPr>
        <w:ind w:firstLine="202"/>
        <w:jc w:val="both"/>
        <w:rPr>
          <w:lang w:eastAsia="ja-JP"/>
        </w:rPr>
      </w:pPr>
    </w:p>
    <w:p w14:paraId="751CAE01" w14:textId="61FCC7A2" w:rsidR="00CB5938" w:rsidRDefault="00CB5938" w:rsidP="00D428BE">
      <w:pPr>
        <w:jc w:val="both"/>
        <w:rPr>
          <w:lang w:eastAsia="ja-JP"/>
        </w:rPr>
      </w:pPr>
      <w:r w:rsidRPr="00E60194">
        <w:rPr>
          <w:noProof/>
          <w:lang w:eastAsia="ja-JP"/>
        </w:rPr>
        <mc:AlternateContent>
          <mc:Choice Requires="wps">
            <w:drawing>
              <wp:inline distT="0" distB="0" distL="0" distR="0" wp14:anchorId="0471D4F5" wp14:editId="471AA9D6">
                <wp:extent cx="2519680" cy="2214880"/>
                <wp:effectExtent l="0" t="0" r="7620" b="7620"/>
                <wp:docPr id="15" name="Text Box 15"/>
                <wp:cNvGraphicFramePr/>
                <a:graphic xmlns:a="http://schemas.openxmlformats.org/drawingml/2006/main">
                  <a:graphicData uri="http://schemas.microsoft.com/office/word/2010/wordprocessingShape">
                    <wps:wsp>
                      <wps:cNvSpPr txBox="1"/>
                      <wps:spPr>
                        <a:xfrm>
                          <a:off x="0" y="0"/>
                          <a:ext cx="2519680" cy="2214880"/>
                        </a:xfrm>
                        <a:prstGeom prst="rect">
                          <a:avLst/>
                        </a:prstGeom>
                        <a:solidFill>
                          <a:schemeClr val="lt1"/>
                        </a:solidFill>
                        <a:ln w="6350">
                          <a:solidFill>
                            <a:prstClr val="black"/>
                          </a:solidFill>
                        </a:ln>
                      </wps:spPr>
                      <wps:txbx>
                        <w:txbxContent>
                          <w:p w14:paraId="684C42F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2119AD" w:rsidRPr="005653FB" w:rsidRDefault="002119AD" w:rsidP="00CB5938">
                            <w:pPr>
                              <w:contextualSpacing/>
                              <w:rPr>
                                <w:rFonts w:ascii="Courier New" w:hAnsi="Courier New" w:cs="Courier New"/>
                                <w:sz w:val="16"/>
                              </w:rPr>
                            </w:pPr>
                          </w:p>
                          <w:p w14:paraId="2D40B0F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2119AD" w:rsidRPr="005653FB" w:rsidRDefault="002119AD" w:rsidP="00CB5938">
                            <w:pPr>
                              <w:contextualSpacing/>
                              <w:rPr>
                                <w:rFonts w:ascii="Courier New" w:hAnsi="Courier New" w:cs="Courier New"/>
                                <w:sz w:val="16"/>
                              </w:rPr>
                            </w:pPr>
                          </w:p>
                          <w:p w14:paraId="2E6840C1"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2119AD" w:rsidRPr="005653FB" w:rsidRDefault="002119AD" w:rsidP="00CB5938">
                            <w:pPr>
                              <w:contextualSpacing/>
                              <w:rPr>
                                <w:rFonts w:ascii="Courier New" w:hAnsi="Courier New" w:cs="Courier New"/>
                                <w:sz w:val="16"/>
                              </w:rPr>
                            </w:pPr>
                          </w:p>
                          <w:p w14:paraId="284363F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471D4F5" id="_x0000_t202" coordsize="21600,21600" o:spt="202" path="m,l,21600r21600,l21600,xe">
                <v:stroke joinstyle="miter"/>
                <v:path gradientshapeok="t" o:connecttype="rect"/>
              </v:shapetype>
              <v:shape id="Text Box 15" o:spid="_x0000_s1026" type="#_x0000_t202" style="width:198.4pt;height:17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" fillcolor="white [3201]" strokeweight=".5pt">
                <v:textbox>
                  <w:txbxContent>
                    <w:p w14:paraId="684C42F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package main</w:t>
                      </w:r>
                    </w:p>
                    <w:p w14:paraId="50B0E4A7" w14:textId="77777777" w:rsidR="002119AD" w:rsidRPr="005653FB" w:rsidRDefault="002119AD" w:rsidP="00CB5938">
                      <w:pPr>
                        <w:contextualSpacing/>
                        <w:rPr>
                          <w:rFonts w:ascii="Courier New" w:hAnsi="Courier New" w:cs="Courier New"/>
                          <w:sz w:val="16"/>
                        </w:rPr>
                      </w:pPr>
                    </w:p>
                    <w:p w14:paraId="2D40B0F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import (</w:t>
                      </w:r>
                    </w:p>
                    <w:p w14:paraId="25D296FB"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fmt"</w:t>
                      </w:r>
                    </w:p>
                    <w:p w14:paraId="1AF6D01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time"</w:t>
                      </w:r>
                    </w:p>
                    <w:p w14:paraId="0999989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p w14:paraId="6480707C" w14:textId="77777777" w:rsidR="002119AD" w:rsidRPr="005653FB" w:rsidRDefault="002119AD" w:rsidP="00CB5938">
                      <w:pPr>
                        <w:contextualSpacing/>
                        <w:rPr>
                          <w:rFonts w:ascii="Courier New" w:hAnsi="Courier New" w:cs="Courier New"/>
                          <w:sz w:val="16"/>
                        </w:rPr>
                      </w:pPr>
                    </w:p>
                    <w:p w14:paraId="2E6840C1"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func say(s string) {</w:t>
                      </w:r>
                    </w:p>
                    <w:p w14:paraId="708901A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for i := 0; i &lt; 5; i++ {</w:t>
                      </w:r>
                    </w:p>
                    <w:p w14:paraId="53125AA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time.Sleep(100 * time.Millisecond)</w:t>
                      </w:r>
                    </w:p>
                    <w:p w14:paraId="022DC9C3"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fmt.Println(s)</w:t>
                      </w:r>
                    </w:p>
                    <w:p w14:paraId="31A1FDA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w:t>
                      </w:r>
                    </w:p>
                    <w:p w14:paraId="2E8DCCC3"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p w14:paraId="10F52970" w14:textId="77777777" w:rsidR="002119AD" w:rsidRPr="005653FB" w:rsidRDefault="002119AD" w:rsidP="00CB5938">
                      <w:pPr>
                        <w:contextualSpacing/>
                        <w:rPr>
                          <w:rFonts w:ascii="Courier New" w:hAnsi="Courier New" w:cs="Courier New"/>
                          <w:sz w:val="16"/>
                        </w:rPr>
                      </w:pPr>
                    </w:p>
                    <w:p w14:paraId="284363F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func main() {</w:t>
                      </w:r>
                    </w:p>
                    <w:p w14:paraId="3C5DB525"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go say("hello")</w:t>
                      </w:r>
                    </w:p>
                    <w:p w14:paraId="71FB26CD"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ab/>
                        <w:t>say("world")</w:t>
                      </w:r>
                    </w:p>
                    <w:p w14:paraId="4B0C88EC"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085272D7" w14:textId="77777777" w:rsidR="00CB5938" w:rsidRPr="009548A0" w:rsidRDefault="00CB5938" w:rsidP="002D0C55">
      <w:pPr>
        <w:jc w:val="both"/>
        <w:rPr>
          <w:sz w:val="16"/>
          <w:lang w:eastAsia="ja-JP"/>
        </w:rPr>
      </w:pPr>
      <w:bookmarkStart w:id="30" w:name="_Toc3889808"/>
      <w:r w:rsidRPr="009548A0">
        <w:rPr>
          <w:sz w:val="16"/>
          <w:lang w:eastAsia="ja-JP"/>
        </w:rPr>
        <w:t xml:space="preserve">Figure </w:t>
      </w:r>
      <w:r w:rsidRPr="009548A0">
        <w:rPr>
          <w:sz w:val="16"/>
          <w:lang w:val="es-ES_tradnl" w:eastAsia="ja-JP"/>
        </w:rPr>
        <w:fldChar w:fldCharType="begin"/>
      </w:r>
      <w:r w:rsidRPr="009548A0">
        <w:rPr>
          <w:sz w:val="16"/>
          <w:lang w:eastAsia="ja-JP"/>
        </w:rPr>
        <w:instrText xml:space="preserve"> SEQ Figure \* ARABIC </w:instrText>
      </w:r>
      <w:r w:rsidRPr="009548A0">
        <w:rPr>
          <w:sz w:val="16"/>
          <w:lang w:val="es-ES_tradnl" w:eastAsia="ja-JP"/>
        </w:rPr>
        <w:fldChar w:fldCharType="separate"/>
      </w:r>
      <w:r w:rsidRPr="009548A0">
        <w:rPr>
          <w:sz w:val="16"/>
          <w:lang w:eastAsia="ja-JP"/>
        </w:rPr>
        <w:t>5</w:t>
      </w:r>
      <w:r w:rsidRPr="009548A0">
        <w:rPr>
          <w:sz w:val="16"/>
          <w:lang w:eastAsia="ja-JP"/>
        </w:rPr>
        <w:fldChar w:fldCharType="end"/>
      </w:r>
      <w:r w:rsidRPr="009548A0">
        <w:rPr>
          <w:sz w:val="16"/>
          <w:lang w:eastAsia="ja-JP"/>
        </w:rPr>
        <w:t>. Code snippet for Goroutines</w:t>
      </w:r>
      <w:bookmarkEnd w:id="30"/>
    </w:p>
    <w:p w14:paraId="39838AF0" w14:textId="6CF7F180" w:rsidR="00CB5938" w:rsidRDefault="00CB5938" w:rsidP="00CB5938">
      <w:pPr>
        <w:ind w:firstLine="202"/>
        <w:jc w:val="both"/>
        <w:rPr>
          <w:lang w:eastAsia="ja-JP"/>
        </w:rPr>
      </w:pPr>
    </w:p>
    <w:p w14:paraId="7EF89DBA" w14:textId="6B027446" w:rsidR="00CB5938" w:rsidRDefault="00CB5938" w:rsidP="00CB5938">
      <w:pPr>
        <w:ind w:firstLine="202"/>
        <w:jc w:val="both"/>
        <w:rPr>
          <w:lang w:eastAsia="ja-JP"/>
        </w:rPr>
      </w:pPr>
      <w:r>
        <w:rPr>
          <w:lang w:eastAsia="ja-JP"/>
        </w:rPr>
        <w:t>Produces the following output:</w:t>
      </w:r>
    </w:p>
    <w:p w14:paraId="583392A5" w14:textId="4D8DAF77" w:rsidR="00CB5938" w:rsidRDefault="00CB5938" w:rsidP="00CB5938">
      <w:pPr>
        <w:ind w:firstLine="202"/>
        <w:jc w:val="both"/>
        <w:rPr>
          <w:lang w:eastAsia="ja-JP"/>
        </w:rPr>
      </w:pPr>
    </w:p>
    <w:p w14:paraId="4F9134CE" w14:textId="4D6664C1" w:rsidR="00CB5938" w:rsidRPr="00CB5938" w:rsidRDefault="00CB5938" w:rsidP="00D428BE">
      <w:pPr>
        <w:jc w:val="both"/>
        <w:rPr>
          <w:lang w:eastAsia="ja-JP"/>
        </w:rPr>
      </w:pPr>
      <w:r w:rsidRPr="00E60194">
        <w:rPr>
          <w:noProof/>
          <w:lang w:eastAsia="ja-JP"/>
        </w:rPr>
        <mc:AlternateContent>
          <mc:Choice Requires="wps">
            <w:drawing>
              <wp:inline distT="0" distB="0" distL="0" distR="0" wp14:anchorId="6C341B00" wp14:editId="1DA1EEC0">
                <wp:extent cx="1148080" cy="1513840"/>
                <wp:effectExtent l="0" t="0" r="7620" b="10160"/>
                <wp:docPr id="16" name="Text Box 16"/>
                <wp:cNvGraphicFramePr/>
                <a:graphic xmlns:a="http://schemas.openxmlformats.org/drawingml/2006/main">
                  <a:graphicData uri="http://schemas.microsoft.com/office/word/2010/wordprocessingShape">
                    <wps:wsp>
                      <wps:cNvSpPr txBox="1"/>
                      <wps:spPr>
                        <a:xfrm>
                          <a:off x="0" y="0"/>
                          <a:ext cx="1148080" cy="1513840"/>
                        </a:xfrm>
                        <a:prstGeom prst="rect">
                          <a:avLst/>
                        </a:prstGeom>
                        <a:solidFill>
                          <a:schemeClr val="lt1"/>
                        </a:solidFill>
                        <a:ln w="6350">
                          <a:solidFill>
                            <a:prstClr val="black"/>
                          </a:solidFill>
                        </a:ln>
                      </wps:spPr>
                      <wps:txbx>
                        <w:txbxContent>
                          <w:p w14:paraId="7530FAE4"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2119AD" w:rsidRPr="005653FB" w:rsidRDefault="002119AD" w:rsidP="00CB5938">
                            <w:pPr>
                              <w:contextualSpacing/>
                              <w:rPr>
                                <w:rFonts w:ascii="Courier New" w:hAnsi="Courier New" w:cs="Courier New"/>
                                <w:sz w:val="16"/>
                              </w:rPr>
                            </w:pPr>
                          </w:p>
                          <w:p w14:paraId="6484D86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341B00" id="Text Box 16" o:spid="_x0000_s1027" type="#_x0000_t202" style="width:90.4pt;height:1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" fillcolor="white [3201]" strokeweight=".5pt">
                <v:textbox>
                  <w:txbxContent>
                    <w:p w14:paraId="7530FAE4"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7315ED98"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2B48C84C"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2238CAA0"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77C22CB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6F3B864F"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599C6654"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600E986E"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2AFA8DBA"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hello</w:t>
                      </w:r>
                    </w:p>
                    <w:p w14:paraId="691BE34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world</w:t>
                      </w:r>
                    </w:p>
                    <w:p w14:paraId="6DEAD1F0" w14:textId="77777777" w:rsidR="002119AD" w:rsidRPr="005653FB" w:rsidRDefault="002119AD" w:rsidP="00CB5938">
                      <w:pPr>
                        <w:contextualSpacing/>
                        <w:rPr>
                          <w:rFonts w:ascii="Courier New" w:hAnsi="Courier New" w:cs="Courier New"/>
                          <w:sz w:val="16"/>
                        </w:rPr>
                      </w:pPr>
                    </w:p>
                    <w:p w14:paraId="6484D866" w14:textId="77777777" w:rsidR="002119AD" w:rsidRPr="005653FB" w:rsidRDefault="002119AD" w:rsidP="00CB5938">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p>
    <w:p w14:paraId="351AEA77" w14:textId="77777777" w:rsidR="00CB5938" w:rsidRPr="00B46959" w:rsidRDefault="00CB5938" w:rsidP="00D25444">
      <w:pPr>
        <w:jc w:val="both"/>
        <w:rPr>
          <w:sz w:val="16"/>
          <w:lang w:eastAsia="ja-JP"/>
        </w:rPr>
      </w:pPr>
      <w:bookmarkStart w:id="31" w:name="_Toc3889809"/>
      <w:r w:rsidRPr="00B46959">
        <w:rPr>
          <w:sz w:val="16"/>
          <w:lang w:eastAsia="ja-JP"/>
        </w:rPr>
        <w:t xml:space="preserve">Figure </w:t>
      </w:r>
      <w:r w:rsidRPr="00B46959">
        <w:rPr>
          <w:sz w:val="16"/>
          <w:lang w:val="es-ES_tradnl" w:eastAsia="ja-JP"/>
        </w:rPr>
        <w:fldChar w:fldCharType="begin"/>
      </w:r>
      <w:r w:rsidRPr="00B46959">
        <w:rPr>
          <w:sz w:val="16"/>
          <w:lang w:eastAsia="ja-JP"/>
        </w:rPr>
        <w:instrText xml:space="preserve"> SEQ Figure \* ARABIC </w:instrText>
      </w:r>
      <w:r w:rsidRPr="00B46959">
        <w:rPr>
          <w:sz w:val="16"/>
          <w:lang w:val="es-ES_tradnl" w:eastAsia="ja-JP"/>
        </w:rPr>
        <w:fldChar w:fldCharType="separate"/>
      </w:r>
      <w:r w:rsidRPr="00B46959">
        <w:rPr>
          <w:sz w:val="16"/>
          <w:lang w:eastAsia="ja-JP"/>
        </w:rPr>
        <w:t>6</w:t>
      </w:r>
      <w:r w:rsidRPr="00B46959">
        <w:rPr>
          <w:sz w:val="16"/>
          <w:lang w:eastAsia="ja-JP"/>
        </w:rPr>
        <w:fldChar w:fldCharType="end"/>
      </w:r>
      <w:r w:rsidRPr="00B46959">
        <w:rPr>
          <w:sz w:val="16"/>
          <w:lang w:eastAsia="ja-JP"/>
        </w:rPr>
        <w:t>. Output for Goroutines code snippet.</w:t>
      </w:r>
      <w:bookmarkEnd w:id="31"/>
    </w:p>
    <w:p w14:paraId="1575CDD1" w14:textId="6700E151" w:rsidR="00CB5938" w:rsidRDefault="00CB5938" w:rsidP="00E84838">
      <w:pPr>
        <w:ind w:left="202"/>
        <w:jc w:val="both"/>
        <w:rPr>
          <w:lang w:eastAsia="ja-JP"/>
        </w:rPr>
      </w:pPr>
    </w:p>
    <w:p w14:paraId="6C7C5047" w14:textId="2BD81903" w:rsidR="006F7B15" w:rsidRDefault="00CB5938" w:rsidP="00CB5938">
      <w:pPr>
        <w:ind w:firstLine="202"/>
        <w:jc w:val="both"/>
        <w:rPr>
          <w:lang w:eastAsia="ja-JP"/>
        </w:rPr>
      </w:pPr>
      <w:r w:rsidRPr="00CB5938">
        <w:rPr>
          <w:lang w:eastAsia="ja-JP"/>
        </w:rPr>
        <w:t>Notice the interleaving between the prints of “hello” and “world”. This interleaving reflects the goroutines being run concurrently.</w:t>
      </w:r>
    </w:p>
    <w:p w14:paraId="1C445CE9" w14:textId="05AD21CD" w:rsidR="00CB5938" w:rsidRDefault="00CB5938" w:rsidP="00CB5938">
      <w:pPr>
        <w:ind w:firstLine="202"/>
        <w:jc w:val="both"/>
        <w:rPr>
          <w:lang w:eastAsia="ja-JP"/>
        </w:rPr>
      </w:pPr>
    </w:p>
    <w:p w14:paraId="29DC3A30" w14:textId="77777777" w:rsidR="00CB5938" w:rsidRPr="00CB5938" w:rsidRDefault="00CB5938" w:rsidP="00CB5938">
      <w:pPr>
        <w:pStyle w:val="Heading3"/>
        <w:rPr>
          <w:lang w:eastAsia="ja-JP"/>
        </w:rPr>
      </w:pPr>
      <w:bookmarkStart w:id="32" w:name="_Toc3892315"/>
      <w:r w:rsidRPr="00CB5938">
        <w:rPr>
          <w:lang w:eastAsia="ja-JP"/>
        </w:rPr>
        <w:t>Channels</w:t>
      </w:r>
      <w:bookmarkEnd w:id="32"/>
    </w:p>
    <w:p w14:paraId="00B1126B" w14:textId="454D8D20" w:rsidR="00CB5938" w:rsidRPr="00CB5938" w:rsidRDefault="00CB5938" w:rsidP="00CB5938">
      <w:pPr>
        <w:ind w:firstLine="202"/>
        <w:jc w:val="both"/>
        <w:rPr>
          <w:lang w:eastAsia="ja-JP"/>
        </w:rPr>
      </w:pPr>
      <w:r w:rsidRPr="00CB5938">
        <w:rPr>
          <w:lang w:eastAsia="ja-JP"/>
        </w:rPr>
        <w:t xml:space="preserve">Goroutines communicate using channels </w:t>
      </w:r>
      <w:r w:rsidRPr="00CB5938">
        <w:rPr>
          <w:lang w:eastAsia="ja-JP"/>
        </w:rPr>
        <w:fldChar w:fldCharType="begin" w:fldLock="1"/>
      </w:r>
      <w:r w:rsidR="00244844">
        <w:rPr>
          <w:lang w:eastAsia="ja-JP"/>
        </w:rPr>
        <w:instrText>ADDIN CSL_CITATION {"citationItems":[{"id":"ITEM-1","itemData":{"URL":"https://tour.golang.org/concurrency/2","id":"ITEM-1","issued":{"date-parts":[["0"]]},"title":"A Tour of Go - Channels","type":"webpage"},"uris":["http://www.mendeley.com/documents/?uuid=e975b1fb-fcd0-42ab-ba74-d5d5e9bd6446"]}],"mendeley":{"formattedCitation":"[16]","plainTextFormattedCitation":"[16]","previouslyFormattedCitation":"[16]"},"properties":{"noteIndex":0},"schema":"https://github.com/citation-style-language/schema/raw/master/csl-citation.json"}</w:instrText>
      </w:r>
      <w:r w:rsidRPr="00CB5938">
        <w:rPr>
          <w:lang w:eastAsia="ja-JP"/>
        </w:rPr>
        <w:fldChar w:fldCharType="separate"/>
      </w:r>
      <w:r w:rsidR="008F0D33" w:rsidRPr="008F0D33">
        <w:rPr>
          <w:noProof/>
          <w:lang w:eastAsia="ja-JP"/>
        </w:rPr>
        <w:t>[16]</w:t>
      </w:r>
      <w:r w:rsidRPr="00CB5938">
        <w:rPr>
          <w:lang w:eastAsia="ja-JP"/>
        </w:rPr>
        <w:fldChar w:fldCharType="end"/>
      </w:r>
      <w:r w:rsidRPr="00CB5938">
        <w:rPr>
          <w:lang w:eastAsia="ja-JP"/>
        </w:rPr>
        <w:t>. Channels prevent race conditions from happening when accessing shared memory using goroutines, and they allow goroutines to synchronize without explicit locks or condition variables. Channels can be conceived as communication buffers allowing to read and write multiple values.</w:t>
      </w:r>
    </w:p>
    <w:p w14:paraId="4A36D69F" w14:textId="77777777" w:rsidR="00CB5938" w:rsidRPr="00E60194" w:rsidRDefault="00CB5938" w:rsidP="00CB5938">
      <w:pPr>
        <w:pStyle w:val="Heading4"/>
      </w:pPr>
      <w:r w:rsidRPr="00E60194">
        <w:t>Code Example of Channels</w:t>
      </w:r>
    </w:p>
    <w:p w14:paraId="34D47737" w14:textId="0BCBD0EB" w:rsidR="00CB5938" w:rsidRDefault="00CB5938" w:rsidP="00CB5938">
      <w:pPr>
        <w:rPr>
          <w:rFonts w:ascii="Courier New" w:hAnsi="Courier New" w:cs="Courier New"/>
          <w:lang w:eastAsia="ja-JP"/>
        </w:rPr>
      </w:pPr>
      <w:r w:rsidRPr="00E60194">
        <w:rPr>
          <w:lang w:eastAsia="ja-JP"/>
        </w:rPr>
        <w:t xml:space="preserve">Channels send and receive values with the channel operator: </w:t>
      </w:r>
      <w:r w:rsidRPr="00E60194">
        <w:rPr>
          <w:rFonts w:ascii="Courier New" w:hAnsi="Courier New" w:cs="Courier New"/>
          <w:lang w:eastAsia="ja-JP"/>
        </w:rPr>
        <w:t>&lt;</w:t>
      </w:r>
      <w:proofErr w:type="gramStart"/>
      <w:r w:rsidRPr="00E60194">
        <w:rPr>
          <w:rFonts w:ascii="Courier New" w:hAnsi="Courier New" w:cs="Courier New"/>
          <w:lang w:eastAsia="ja-JP"/>
        </w:rPr>
        <w:t>-</w:t>
      </w:r>
      <w:r w:rsidR="009F32B7">
        <w:rPr>
          <w:rFonts w:ascii="Courier New" w:hAnsi="Courier New" w:cs="Courier New"/>
          <w:lang w:eastAsia="ja-JP"/>
        </w:rPr>
        <w:t xml:space="preserve"> .</w:t>
      </w:r>
      <w:proofErr w:type="gramEnd"/>
    </w:p>
    <w:p w14:paraId="09765AFB" w14:textId="1C8D11F2" w:rsidR="003B60DD" w:rsidRDefault="003B60DD" w:rsidP="00CB5938">
      <w:pPr>
        <w:rPr>
          <w:rFonts w:ascii="Courier New" w:hAnsi="Courier New" w:cs="Courier New"/>
          <w:lang w:eastAsia="ja-JP"/>
        </w:rPr>
      </w:pPr>
    </w:p>
    <w:p w14:paraId="11156187" w14:textId="77777777" w:rsidR="00C8166B" w:rsidRDefault="003B60DD" w:rsidP="003978A7">
      <w:pPr>
        <w:rPr>
          <w:sz w:val="16"/>
          <w:lang w:eastAsia="ja-JP"/>
        </w:rPr>
      </w:pPr>
      <w:r w:rsidRPr="00E60194">
        <w:rPr>
          <w:noProof/>
          <w:lang w:eastAsia="ja-JP"/>
        </w:rPr>
        <mc:AlternateContent>
          <mc:Choice Requires="wps">
            <w:drawing>
              <wp:inline distT="0" distB="0" distL="0" distR="0" wp14:anchorId="7847C660" wp14:editId="3654DF90">
                <wp:extent cx="2702560" cy="1005840"/>
                <wp:effectExtent l="0" t="0" r="15240" b="10160"/>
                <wp:docPr id="17" name="Text Box 17"/>
                <wp:cNvGraphicFramePr/>
                <a:graphic xmlns:a="http://schemas.openxmlformats.org/drawingml/2006/main">
                  <a:graphicData uri="http://schemas.microsoft.com/office/word/2010/wordprocessingShape">
                    <wps:wsp>
                      <wps:cNvSpPr txBox="1"/>
                      <wps:spPr>
                        <a:xfrm>
                          <a:off x="0" y="0"/>
                          <a:ext cx="2702560" cy="1005840"/>
                        </a:xfrm>
                        <a:prstGeom prst="rect">
                          <a:avLst/>
                        </a:prstGeom>
                        <a:solidFill>
                          <a:schemeClr val="lt1"/>
                        </a:solidFill>
                        <a:ln w="6350">
                          <a:solidFill>
                            <a:prstClr val="black"/>
                          </a:solidFill>
                        </a:ln>
                      </wps:spPr>
                      <wps:txbx>
                        <w:txbxContent>
                          <w:p w14:paraId="04B5CA44"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2119AD" w:rsidRPr="005653FB" w:rsidRDefault="002119AD" w:rsidP="003B60DD">
                            <w:pPr>
                              <w:rPr>
                                <w:rFonts w:ascii="Courier New" w:hAnsi="Courier New" w:cs="Courier New"/>
                                <w:sz w:val="16"/>
                              </w:rPr>
                            </w:pPr>
                          </w:p>
                          <w:p w14:paraId="317D4244"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2119AD" w:rsidRPr="005653FB" w:rsidRDefault="002119AD" w:rsidP="003B60DD">
                            <w:pPr>
                              <w:rPr>
                                <w:rFonts w:ascii="Courier New" w:hAnsi="Courier New" w:cs="Courier New"/>
                                <w:sz w:val="16"/>
                              </w:rPr>
                            </w:pPr>
                          </w:p>
                          <w:p w14:paraId="616CD443"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xml:space="preserve">v := &l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7C660" id="Text Box 17" o:spid="_x0000_s1028" type="#_x0000_t202" style="width:212.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" fillcolor="white [3201]" strokeweight=".5pt">
                <v:textbox>
                  <w:txbxContent>
                    <w:p w14:paraId="04B5CA44"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create a channel</w:t>
                      </w:r>
                    </w:p>
                    <w:p w14:paraId="4D1D3A57"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ch := make(chan int)</w:t>
                      </w:r>
                    </w:p>
                    <w:p w14:paraId="7553F8D0" w14:textId="77777777" w:rsidR="002119AD" w:rsidRPr="005653FB" w:rsidRDefault="002119AD" w:rsidP="003B60DD">
                      <w:pPr>
                        <w:rPr>
                          <w:rFonts w:ascii="Courier New" w:hAnsi="Courier New" w:cs="Courier New"/>
                          <w:sz w:val="16"/>
                        </w:rPr>
                      </w:pPr>
                    </w:p>
                    <w:p w14:paraId="317D4244"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Send v to channel ch</w:t>
                      </w:r>
                    </w:p>
                    <w:p w14:paraId="2D640A8A"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xml:space="preserve">ch &lt;- v </w:t>
                      </w:r>
                    </w:p>
                    <w:p w14:paraId="71F50FD2" w14:textId="77777777" w:rsidR="002119AD" w:rsidRPr="005653FB" w:rsidRDefault="002119AD" w:rsidP="003B60DD">
                      <w:pPr>
                        <w:rPr>
                          <w:rFonts w:ascii="Courier New" w:hAnsi="Courier New" w:cs="Courier New"/>
                          <w:sz w:val="16"/>
                        </w:rPr>
                      </w:pPr>
                    </w:p>
                    <w:p w14:paraId="616CD443"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Receive from ch, and assign value to v</w:t>
                      </w:r>
                    </w:p>
                    <w:p w14:paraId="2717FA9D" w14:textId="77777777" w:rsidR="002119AD" w:rsidRPr="005653FB" w:rsidRDefault="002119AD" w:rsidP="003B60DD">
                      <w:pPr>
                        <w:rPr>
                          <w:rFonts w:ascii="Courier New" w:hAnsi="Courier New" w:cs="Courier New"/>
                          <w:sz w:val="16"/>
                        </w:rPr>
                      </w:pPr>
                      <w:r w:rsidRPr="005653FB">
                        <w:rPr>
                          <w:rFonts w:ascii="Courier New" w:hAnsi="Courier New" w:cs="Courier New"/>
                          <w:sz w:val="16"/>
                        </w:rPr>
                        <w:t xml:space="preserve">v := &lt;-ch </w:t>
                      </w:r>
                    </w:p>
                  </w:txbxContent>
                </v:textbox>
                <w10:anchorlock/>
              </v:shape>
            </w:pict>
          </mc:Fallback>
        </mc:AlternateContent>
      </w:r>
      <w:bookmarkStart w:id="33" w:name="_Toc3889810"/>
    </w:p>
    <w:p w14:paraId="4964C2B8" w14:textId="61A4F9F0" w:rsidR="003B60DD" w:rsidRPr="003978A7" w:rsidRDefault="003B60DD" w:rsidP="003978A7">
      <w:pPr>
        <w:rPr>
          <w:lang w:eastAsia="ja-JP"/>
        </w:rPr>
      </w:pPr>
      <w:r w:rsidRPr="003978A7">
        <w:rPr>
          <w:sz w:val="16"/>
          <w:lang w:eastAsia="ja-JP"/>
        </w:rPr>
        <w:t xml:space="preserve">Figure </w:t>
      </w:r>
      <w:r w:rsidRPr="003978A7">
        <w:rPr>
          <w:sz w:val="16"/>
          <w:lang w:val="es-ES_tradnl" w:eastAsia="ja-JP"/>
        </w:rPr>
        <w:fldChar w:fldCharType="begin"/>
      </w:r>
      <w:r w:rsidRPr="003978A7">
        <w:rPr>
          <w:sz w:val="16"/>
          <w:lang w:eastAsia="ja-JP"/>
        </w:rPr>
        <w:instrText xml:space="preserve"> SEQ Figure \* ARABIC </w:instrText>
      </w:r>
      <w:r w:rsidRPr="003978A7">
        <w:rPr>
          <w:sz w:val="16"/>
          <w:lang w:val="es-ES_tradnl" w:eastAsia="ja-JP"/>
        </w:rPr>
        <w:fldChar w:fldCharType="separate"/>
      </w:r>
      <w:r w:rsidRPr="003978A7">
        <w:rPr>
          <w:sz w:val="16"/>
          <w:lang w:eastAsia="ja-JP"/>
        </w:rPr>
        <w:t>7</w:t>
      </w:r>
      <w:r w:rsidRPr="003978A7">
        <w:rPr>
          <w:sz w:val="16"/>
          <w:lang w:eastAsia="ja-JP"/>
        </w:rPr>
        <w:fldChar w:fldCharType="end"/>
      </w:r>
      <w:r w:rsidRPr="003978A7">
        <w:rPr>
          <w:sz w:val="16"/>
          <w:lang w:eastAsia="ja-JP"/>
        </w:rPr>
        <w:t>. How Go Channels work.</w:t>
      </w:r>
      <w:bookmarkEnd w:id="33"/>
    </w:p>
    <w:p w14:paraId="24C9A49D" w14:textId="66BCEC2E" w:rsidR="003B60DD" w:rsidRDefault="003B60DD" w:rsidP="003B60DD">
      <w:pPr>
        <w:jc w:val="both"/>
        <w:rPr>
          <w:lang w:eastAsia="ja-JP"/>
        </w:rPr>
      </w:pPr>
    </w:p>
    <w:p w14:paraId="402CDFE7" w14:textId="1FA382D8" w:rsidR="003B60DD" w:rsidRDefault="003B60DD" w:rsidP="003B60DD">
      <w:pPr>
        <w:ind w:firstLine="202"/>
        <w:jc w:val="both"/>
        <w:rPr>
          <w:lang w:eastAsia="ja-JP"/>
        </w:rPr>
      </w:pPr>
      <w:r w:rsidRPr="003B60DD">
        <w:rPr>
          <w:lang w:eastAsia="ja-JP"/>
        </w:rPr>
        <w:t xml:space="preserve">The following example sums the numbers in a slice. It distributes the work between two goroutines and provides data </w:t>
      </w:r>
      <w:r w:rsidRPr="003B60DD">
        <w:rPr>
          <w:lang w:eastAsia="ja-JP"/>
        </w:rPr>
        <w:lastRenderedPageBreak/>
        <w:t>parallelism. Once both goroutines have completed their computation, it calculates the final result.</w:t>
      </w:r>
    </w:p>
    <w:p w14:paraId="5EDF5CBA" w14:textId="39F5379E" w:rsidR="003B60DD" w:rsidRDefault="003B60DD" w:rsidP="003B60DD">
      <w:pPr>
        <w:ind w:firstLine="202"/>
        <w:jc w:val="both"/>
        <w:rPr>
          <w:lang w:eastAsia="ja-JP"/>
        </w:rPr>
      </w:pPr>
    </w:p>
    <w:p w14:paraId="0F637F65" w14:textId="6E2250B4" w:rsidR="003B60DD" w:rsidRPr="003B60DD" w:rsidRDefault="003B60DD" w:rsidP="00A60953">
      <w:pPr>
        <w:jc w:val="both"/>
        <w:rPr>
          <w:lang w:eastAsia="ja-JP"/>
        </w:rPr>
      </w:pPr>
      <w:r w:rsidRPr="00E60194">
        <w:rPr>
          <w:noProof/>
          <w:lang w:eastAsia="ja-JP"/>
        </w:rPr>
        <mc:AlternateContent>
          <mc:Choice Requires="wps">
            <w:drawing>
              <wp:inline distT="0" distB="0" distL="0" distR="0" wp14:anchorId="357F0B64" wp14:editId="03497D96">
                <wp:extent cx="2428240" cy="2658745"/>
                <wp:effectExtent l="0" t="0" r="10160" b="8255"/>
                <wp:docPr id="18" name="Text Box 18"/>
                <wp:cNvGraphicFramePr/>
                <a:graphic xmlns:a="http://schemas.openxmlformats.org/drawingml/2006/main">
                  <a:graphicData uri="http://schemas.microsoft.com/office/word/2010/wordprocessingShape">
                    <wps:wsp>
                      <wps:cNvSpPr txBox="1"/>
                      <wps:spPr>
                        <a:xfrm>
                          <a:off x="0" y="0"/>
                          <a:ext cx="2428240" cy="2658745"/>
                        </a:xfrm>
                        <a:prstGeom prst="rect">
                          <a:avLst/>
                        </a:prstGeom>
                        <a:solidFill>
                          <a:schemeClr val="lt1"/>
                        </a:solidFill>
                        <a:ln w="6350">
                          <a:solidFill>
                            <a:prstClr val="black"/>
                          </a:solidFill>
                        </a:ln>
                      </wps:spPr>
                      <wps:txbx>
                        <w:txbxContent>
                          <w:p w14:paraId="771AF4BE"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2119AD" w:rsidRPr="005653FB" w:rsidRDefault="002119AD" w:rsidP="003B60DD">
                            <w:pPr>
                              <w:contextualSpacing/>
                              <w:rPr>
                                <w:rFonts w:ascii="Courier New" w:hAnsi="Courier New" w:cs="Courier New"/>
                                <w:sz w:val="16"/>
                              </w:rPr>
                            </w:pPr>
                          </w:p>
                          <w:p w14:paraId="17D1872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import "</w:t>
                            </w:r>
                            <w:r w:rsidRPr="005653FB">
                              <w:rPr>
                                <w:rFonts w:ascii="Courier New" w:hAnsi="Courier New" w:cs="Courier New"/>
                                <w:sz w:val="16"/>
                              </w:rPr>
                              <w:t>fmt"</w:t>
                            </w:r>
                          </w:p>
                          <w:p w14:paraId="5C3B1559" w14:textId="77777777" w:rsidR="002119AD" w:rsidRPr="005653FB" w:rsidRDefault="002119AD" w:rsidP="003B60DD">
                            <w:pPr>
                              <w:contextualSpacing/>
                              <w:rPr>
                                <w:rFonts w:ascii="Courier New" w:hAnsi="Courier New" w:cs="Courier New"/>
                                <w:sz w:val="16"/>
                              </w:rPr>
                            </w:pPr>
                          </w:p>
                          <w:p w14:paraId="61AECEEC"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 xml:space="preserve">func </w:t>
                            </w:r>
                            <w:r w:rsidRPr="005653FB">
                              <w:rPr>
                                <w:rFonts w:ascii="Courier New" w:hAnsi="Courier New" w:cs="Courier New"/>
                                <w:sz w:val="16"/>
                              </w:rPr>
                              <w:t>sum(s []int, c chan int) {</w:t>
                            </w:r>
                          </w:p>
                          <w:p w14:paraId="0A451A8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2119AD" w:rsidRPr="005653FB" w:rsidRDefault="002119AD" w:rsidP="003B60DD">
                            <w:pPr>
                              <w:contextualSpacing/>
                              <w:rPr>
                                <w:rFonts w:ascii="Courier New" w:hAnsi="Courier New" w:cs="Courier New"/>
                                <w:sz w:val="16"/>
                              </w:rPr>
                            </w:pPr>
                          </w:p>
                          <w:p w14:paraId="0EE2832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2119AD" w:rsidRPr="005653FB" w:rsidRDefault="002119AD" w:rsidP="003B60DD">
                            <w:pPr>
                              <w:contextualSpacing/>
                              <w:rPr>
                                <w:rFonts w:ascii="Courier New" w:hAnsi="Courier New" w:cs="Courier New"/>
                                <w:sz w:val="16"/>
                              </w:rPr>
                            </w:pPr>
                          </w:p>
                          <w:p w14:paraId="40D38B31"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2119AD" w:rsidRPr="005653FB" w:rsidRDefault="002119AD" w:rsidP="003B60DD">
                            <w:pPr>
                              <w:contextualSpacing/>
                              <w:rPr>
                                <w:rFonts w:ascii="Courier New" w:hAnsi="Courier New" w:cs="Courier New"/>
                                <w:sz w:val="16"/>
                              </w:rPr>
                            </w:pPr>
                          </w:p>
                          <w:p w14:paraId="2C78CE1C" w14:textId="77777777" w:rsidR="002119AD" w:rsidRPr="005653FB" w:rsidRDefault="002119AD"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7F0B64" id="Text Box 18" o:spid="_x0000_s1029" type="#_x0000_t202" style="width:191.2pt;height:20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" fillcolor="white [3201]" strokeweight=".5pt">
                <v:textbox>
                  <w:txbxContent>
                    <w:p w14:paraId="771AF4BE"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package main</w:t>
                      </w:r>
                    </w:p>
                    <w:p w14:paraId="602C1FEC" w14:textId="77777777" w:rsidR="002119AD" w:rsidRPr="005653FB" w:rsidRDefault="002119AD" w:rsidP="003B60DD">
                      <w:pPr>
                        <w:contextualSpacing/>
                        <w:rPr>
                          <w:rFonts w:ascii="Courier New" w:hAnsi="Courier New" w:cs="Courier New"/>
                          <w:sz w:val="16"/>
                        </w:rPr>
                      </w:pPr>
                    </w:p>
                    <w:p w14:paraId="17D1872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import "</w:t>
                      </w:r>
                      <w:r w:rsidRPr="005653FB">
                        <w:rPr>
                          <w:rFonts w:ascii="Courier New" w:hAnsi="Courier New" w:cs="Courier New"/>
                          <w:sz w:val="16"/>
                        </w:rPr>
                        <w:t>fmt"</w:t>
                      </w:r>
                    </w:p>
                    <w:p w14:paraId="5C3B1559" w14:textId="77777777" w:rsidR="002119AD" w:rsidRPr="005653FB" w:rsidRDefault="002119AD" w:rsidP="003B60DD">
                      <w:pPr>
                        <w:contextualSpacing/>
                        <w:rPr>
                          <w:rFonts w:ascii="Courier New" w:hAnsi="Courier New" w:cs="Courier New"/>
                          <w:sz w:val="16"/>
                        </w:rPr>
                      </w:pPr>
                    </w:p>
                    <w:p w14:paraId="61AECEEC"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 xml:space="preserve">func </w:t>
                      </w:r>
                      <w:r w:rsidRPr="005653FB">
                        <w:rPr>
                          <w:rFonts w:ascii="Courier New" w:hAnsi="Courier New" w:cs="Courier New"/>
                          <w:sz w:val="16"/>
                        </w:rPr>
                        <w:t>sum(s []int, c chan int) {</w:t>
                      </w:r>
                    </w:p>
                    <w:p w14:paraId="0A451A8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sum := 0</w:t>
                      </w:r>
                    </w:p>
                    <w:p w14:paraId="1817DBB4"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for _, v := range s {</w:t>
                      </w:r>
                    </w:p>
                    <w:p w14:paraId="66544B60"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r>
                      <w:r w:rsidRPr="005653FB">
                        <w:rPr>
                          <w:rFonts w:ascii="Courier New" w:hAnsi="Courier New" w:cs="Courier New"/>
                          <w:sz w:val="16"/>
                        </w:rPr>
                        <w:tab/>
                        <w:t>sum += v</w:t>
                      </w:r>
                    </w:p>
                    <w:p w14:paraId="4ADC8A8D"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w:t>
                      </w:r>
                    </w:p>
                    <w:p w14:paraId="09BC138D"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c &lt;- sum // send sum to c</w:t>
                      </w:r>
                    </w:p>
                    <w:p w14:paraId="0F46B0E9"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w:t>
                      </w:r>
                    </w:p>
                    <w:p w14:paraId="25FDA653" w14:textId="77777777" w:rsidR="002119AD" w:rsidRPr="005653FB" w:rsidRDefault="002119AD" w:rsidP="003B60DD">
                      <w:pPr>
                        <w:contextualSpacing/>
                        <w:rPr>
                          <w:rFonts w:ascii="Courier New" w:hAnsi="Courier New" w:cs="Courier New"/>
                          <w:sz w:val="16"/>
                        </w:rPr>
                      </w:pPr>
                    </w:p>
                    <w:p w14:paraId="0EE2832A"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func main() {</w:t>
                      </w:r>
                    </w:p>
                    <w:p w14:paraId="22CEA0E6"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s := []int{7, 2, 8, -9, 4, 0}</w:t>
                      </w:r>
                    </w:p>
                    <w:p w14:paraId="6BFF6BB2" w14:textId="77777777" w:rsidR="002119AD" w:rsidRPr="005653FB" w:rsidRDefault="002119AD" w:rsidP="003B60DD">
                      <w:pPr>
                        <w:contextualSpacing/>
                        <w:rPr>
                          <w:rFonts w:ascii="Courier New" w:hAnsi="Courier New" w:cs="Courier New"/>
                          <w:sz w:val="16"/>
                        </w:rPr>
                      </w:pPr>
                    </w:p>
                    <w:p w14:paraId="40D38B31"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c := make(chan int)</w:t>
                      </w:r>
                    </w:p>
                    <w:p w14:paraId="0E8FB6A3"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go sum(s[:len(s)/2], c)</w:t>
                      </w:r>
                    </w:p>
                    <w:p w14:paraId="3A5E4AE8"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go sum(s[len(s)/2:], c)</w:t>
                      </w:r>
                    </w:p>
                    <w:p w14:paraId="4E6C68E4"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ab/>
                        <w:t>x, y := &lt;-c, &lt;-c // receive from c</w:t>
                      </w:r>
                    </w:p>
                    <w:p w14:paraId="3000DF07" w14:textId="77777777" w:rsidR="002119AD" w:rsidRPr="005653FB" w:rsidRDefault="002119AD" w:rsidP="003B60DD">
                      <w:pPr>
                        <w:contextualSpacing/>
                        <w:rPr>
                          <w:rFonts w:ascii="Courier New" w:hAnsi="Courier New" w:cs="Courier New"/>
                          <w:sz w:val="16"/>
                        </w:rPr>
                      </w:pPr>
                    </w:p>
                    <w:p w14:paraId="2C78CE1C" w14:textId="77777777" w:rsidR="002119AD" w:rsidRPr="005653FB" w:rsidRDefault="002119AD" w:rsidP="003B60DD">
                      <w:pPr>
                        <w:contextualSpacing/>
                        <w:rPr>
                          <w:rFonts w:ascii="Courier New" w:hAnsi="Courier New" w:cs="Courier New"/>
                          <w:sz w:val="16"/>
                          <w:lang w:val="es-CO"/>
                        </w:rPr>
                      </w:pPr>
                      <w:r w:rsidRPr="005653FB">
                        <w:rPr>
                          <w:rFonts w:ascii="Courier New" w:hAnsi="Courier New" w:cs="Courier New"/>
                          <w:sz w:val="16"/>
                        </w:rPr>
                        <w:tab/>
                      </w:r>
                      <w:r w:rsidRPr="005653FB">
                        <w:rPr>
                          <w:rFonts w:ascii="Courier New" w:hAnsi="Courier New" w:cs="Courier New"/>
                          <w:sz w:val="16"/>
                          <w:lang w:val="es-CO"/>
                        </w:rPr>
                        <w:t>fmt.Println(x, y, x+y)</w:t>
                      </w:r>
                    </w:p>
                    <w:p w14:paraId="3187D559" w14:textId="77777777" w:rsidR="002119AD" w:rsidRPr="005653FB" w:rsidRDefault="002119AD" w:rsidP="003B60DD">
                      <w:pPr>
                        <w:contextualSpacing/>
                        <w:rPr>
                          <w:rFonts w:ascii="Courier New" w:hAnsi="Courier New" w:cs="Courier New"/>
                          <w:sz w:val="16"/>
                        </w:rPr>
                      </w:pPr>
                      <w:r w:rsidRPr="005653FB">
                        <w:rPr>
                          <w:rFonts w:ascii="Courier New" w:hAnsi="Courier New" w:cs="Courier New"/>
                          <w:sz w:val="16"/>
                        </w:rPr>
                        <w:t>}</w:t>
                      </w:r>
                    </w:p>
                  </w:txbxContent>
                </v:textbox>
                <w10:anchorlock/>
              </v:shape>
            </w:pict>
          </mc:Fallback>
        </mc:AlternateContent>
      </w:r>
    </w:p>
    <w:p w14:paraId="297B8EA7" w14:textId="77777777" w:rsidR="00E4639B" w:rsidRPr="003978A7" w:rsidRDefault="00E4639B" w:rsidP="00E4639B">
      <w:pPr>
        <w:jc w:val="both"/>
        <w:rPr>
          <w:sz w:val="16"/>
          <w:lang w:eastAsia="ja-JP"/>
        </w:rPr>
      </w:pPr>
      <w:bookmarkStart w:id="34" w:name="_Toc3889811"/>
      <w:r w:rsidRPr="003978A7">
        <w:rPr>
          <w:sz w:val="16"/>
          <w:lang w:eastAsia="ja-JP"/>
        </w:rPr>
        <w:t xml:space="preserve">Figure </w:t>
      </w:r>
      <w:r w:rsidRPr="003978A7">
        <w:rPr>
          <w:sz w:val="16"/>
          <w:lang w:val="es-ES_tradnl" w:eastAsia="ja-JP"/>
        </w:rPr>
        <w:fldChar w:fldCharType="begin"/>
      </w:r>
      <w:r w:rsidRPr="003978A7">
        <w:rPr>
          <w:sz w:val="16"/>
          <w:lang w:eastAsia="ja-JP"/>
        </w:rPr>
        <w:instrText xml:space="preserve"> SEQ Figure \* ARABIC </w:instrText>
      </w:r>
      <w:r w:rsidRPr="003978A7">
        <w:rPr>
          <w:sz w:val="16"/>
          <w:lang w:val="es-ES_tradnl" w:eastAsia="ja-JP"/>
        </w:rPr>
        <w:fldChar w:fldCharType="separate"/>
      </w:r>
      <w:r w:rsidRPr="003978A7">
        <w:rPr>
          <w:sz w:val="16"/>
          <w:lang w:eastAsia="ja-JP"/>
        </w:rPr>
        <w:t>8</w:t>
      </w:r>
      <w:r w:rsidRPr="003978A7">
        <w:rPr>
          <w:sz w:val="16"/>
          <w:lang w:eastAsia="ja-JP"/>
        </w:rPr>
        <w:fldChar w:fldCharType="end"/>
      </w:r>
      <w:r w:rsidRPr="003978A7">
        <w:rPr>
          <w:sz w:val="16"/>
          <w:lang w:eastAsia="ja-JP"/>
        </w:rPr>
        <w:t>. Code snippet for Go Channels.</w:t>
      </w:r>
      <w:bookmarkEnd w:id="34"/>
    </w:p>
    <w:p w14:paraId="7E71AF32" w14:textId="77777777" w:rsidR="003978A7" w:rsidRDefault="003978A7" w:rsidP="00E4639B">
      <w:pPr>
        <w:jc w:val="both"/>
        <w:rPr>
          <w:lang w:eastAsia="ja-JP"/>
        </w:rPr>
      </w:pPr>
    </w:p>
    <w:p w14:paraId="264D5BAA" w14:textId="51A9E98D" w:rsidR="00E4639B" w:rsidRPr="00E4639B" w:rsidRDefault="00E4639B" w:rsidP="00E4639B">
      <w:pPr>
        <w:jc w:val="both"/>
        <w:rPr>
          <w:lang w:eastAsia="ja-JP"/>
        </w:rPr>
      </w:pPr>
      <w:r w:rsidRPr="00E4639B">
        <w:rPr>
          <w:lang w:eastAsia="ja-JP"/>
        </w:rPr>
        <w:t>The previous code snippet produces the following output:</w:t>
      </w:r>
    </w:p>
    <w:p w14:paraId="75BD0AD0" w14:textId="77777777" w:rsidR="00FD6562" w:rsidRDefault="00FD6562" w:rsidP="00E4639B">
      <w:pPr>
        <w:jc w:val="both"/>
        <w:rPr>
          <w:lang w:eastAsia="ja-JP"/>
        </w:rPr>
      </w:pPr>
    </w:p>
    <w:p w14:paraId="7A252F34" w14:textId="40862819" w:rsidR="00A60953" w:rsidRDefault="00E4639B" w:rsidP="00E4639B">
      <w:pPr>
        <w:jc w:val="both"/>
        <w:rPr>
          <w:lang w:val="es-ES_tradnl" w:eastAsia="ja-JP"/>
        </w:rPr>
      </w:pPr>
      <w:r w:rsidRPr="00E4639B">
        <w:rPr>
          <w:noProof/>
          <w:lang w:eastAsia="ja-JP"/>
        </w:rPr>
        <mc:AlternateContent>
          <mc:Choice Requires="wps">
            <w:drawing>
              <wp:inline distT="0" distB="0" distL="0" distR="0" wp14:anchorId="0845B7A6" wp14:editId="7D1D8C46">
                <wp:extent cx="1127760" cy="447040"/>
                <wp:effectExtent l="0" t="0" r="15240" b="10160"/>
                <wp:docPr id="20" name="Text Box 20"/>
                <wp:cNvGraphicFramePr/>
                <a:graphic xmlns:a="http://schemas.openxmlformats.org/drawingml/2006/main">
                  <a:graphicData uri="http://schemas.microsoft.com/office/word/2010/wordprocessingShape">
                    <wps:wsp>
                      <wps:cNvSpPr txBox="1"/>
                      <wps:spPr>
                        <a:xfrm>
                          <a:off x="0" y="0"/>
                          <a:ext cx="1127760" cy="447040"/>
                        </a:xfrm>
                        <a:prstGeom prst="rect">
                          <a:avLst/>
                        </a:prstGeom>
                        <a:solidFill>
                          <a:schemeClr val="lt1"/>
                        </a:solidFill>
                        <a:ln w="6350">
                          <a:solidFill>
                            <a:prstClr val="black"/>
                          </a:solidFill>
                        </a:ln>
                      </wps:spPr>
                      <wps:txbx>
                        <w:txbxContent>
                          <w:p w14:paraId="404225CF" w14:textId="77777777" w:rsidR="002119AD" w:rsidRPr="005653FB" w:rsidRDefault="002119AD"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2119AD" w:rsidRPr="005653FB" w:rsidRDefault="002119AD" w:rsidP="00E4639B">
                            <w:pPr>
                              <w:contextualSpacing/>
                              <w:rPr>
                                <w:rFonts w:ascii="Courier New" w:hAnsi="Courier New" w:cs="Courier New"/>
                                <w:sz w:val="16"/>
                              </w:rPr>
                            </w:pPr>
                          </w:p>
                          <w:p w14:paraId="61A8DDAF" w14:textId="77777777" w:rsidR="002119AD" w:rsidRPr="005653FB" w:rsidRDefault="002119AD" w:rsidP="00E4639B">
                            <w:pPr>
                              <w:contextualSpacing/>
                              <w:rPr>
                                <w:rFonts w:ascii="Courier New" w:hAnsi="Courier New" w:cs="Courier New"/>
                                <w:sz w:val="16"/>
                              </w:rPr>
                            </w:pPr>
                            <w:r w:rsidRPr="005653FB">
                              <w:rPr>
                                <w:rFonts w:ascii="Courier New" w:hAnsi="Courier New" w:cs="Courier New"/>
                                <w:sz w:val="16"/>
                              </w:rPr>
                              <w:t>Program ex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5B7A6" id="Text Box 20" o:spid="_x0000_s1030" type="#_x0000_t202" style="width:88.8pt;height:3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" fillcolor="white [3201]" strokeweight=".5pt">
                <v:textbox>
                  <w:txbxContent>
                    <w:p w14:paraId="404225CF" w14:textId="77777777" w:rsidR="002119AD" w:rsidRPr="005653FB" w:rsidRDefault="002119AD" w:rsidP="00E4639B">
                      <w:pPr>
                        <w:contextualSpacing/>
                        <w:rPr>
                          <w:rFonts w:ascii="Courier New" w:hAnsi="Courier New" w:cs="Courier New"/>
                          <w:sz w:val="16"/>
                        </w:rPr>
                      </w:pPr>
                      <w:r w:rsidRPr="005653FB">
                        <w:rPr>
                          <w:rFonts w:ascii="Courier New" w:hAnsi="Courier New" w:cs="Courier New"/>
                          <w:sz w:val="16"/>
                        </w:rPr>
                        <w:t>-5 17 12</w:t>
                      </w:r>
                    </w:p>
                    <w:p w14:paraId="44B15223" w14:textId="77777777" w:rsidR="002119AD" w:rsidRPr="005653FB" w:rsidRDefault="002119AD" w:rsidP="00E4639B">
                      <w:pPr>
                        <w:contextualSpacing/>
                        <w:rPr>
                          <w:rFonts w:ascii="Courier New" w:hAnsi="Courier New" w:cs="Courier New"/>
                          <w:sz w:val="16"/>
                        </w:rPr>
                      </w:pPr>
                    </w:p>
                    <w:p w14:paraId="61A8DDAF" w14:textId="77777777" w:rsidR="002119AD" w:rsidRPr="005653FB" w:rsidRDefault="002119AD" w:rsidP="00E4639B">
                      <w:pPr>
                        <w:contextualSpacing/>
                        <w:rPr>
                          <w:rFonts w:ascii="Courier New" w:hAnsi="Courier New" w:cs="Courier New"/>
                          <w:sz w:val="16"/>
                        </w:rPr>
                      </w:pPr>
                      <w:r w:rsidRPr="005653FB">
                        <w:rPr>
                          <w:rFonts w:ascii="Courier New" w:hAnsi="Courier New" w:cs="Courier New"/>
                          <w:sz w:val="16"/>
                        </w:rPr>
                        <w:t>Program exited.</w:t>
                      </w:r>
                    </w:p>
                  </w:txbxContent>
                </v:textbox>
                <w10:anchorlock/>
              </v:shape>
            </w:pict>
          </mc:Fallback>
        </mc:AlternateContent>
      </w:r>
      <w:bookmarkStart w:id="35" w:name="_Toc3889812"/>
    </w:p>
    <w:p w14:paraId="3C223B32" w14:textId="0F5CE761" w:rsidR="00E4639B" w:rsidRPr="00C8166B" w:rsidRDefault="00E4639B" w:rsidP="00E4639B">
      <w:pPr>
        <w:jc w:val="both"/>
        <w:rPr>
          <w:lang w:eastAsia="ja-JP"/>
        </w:rPr>
      </w:pPr>
      <w:r w:rsidRPr="003978A7">
        <w:rPr>
          <w:sz w:val="16"/>
          <w:lang w:eastAsia="ja-JP"/>
        </w:rPr>
        <w:t xml:space="preserve">Figure </w:t>
      </w:r>
      <w:r w:rsidRPr="003978A7">
        <w:rPr>
          <w:sz w:val="16"/>
          <w:lang w:val="es-ES_tradnl" w:eastAsia="ja-JP"/>
        </w:rPr>
        <w:fldChar w:fldCharType="begin"/>
      </w:r>
      <w:r w:rsidRPr="003978A7">
        <w:rPr>
          <w:sz w:val="16"/>
          <w:lang w:eastAsia="ja-JP"/>
        </w:rPr>
        <w:instrText xml:space="preserve"> SEQ Figure \* ARABIC </w:instrText>
      </w:r>
      <w:r w:rsidRPr="003978A7">
        <w:rPr>
          <w:sz w:val="16"/>
          <w:lang w:val="es-ES_tradnl" w:eastAsia="ja-JP"/>
        </w:rPr>
        <w:fldChar w:fldCharType="separate"/>
      </w:r>
      <w:r w:rsidRPr="003978A7">
        <w:rPr>
          <w:sz w:val="16"/>
          <w:lang w:eastAsia="ja-JP"/>
        </w:rPr>
        <w:t>9</w:t>
      </w:r>
      <w:r w:rsidRPr="003978A7">
        <w:rPr>
          <w:sz w:val="16"/>
          <w:lang w:eastAsia="ja-JP"/>
        </w:rPr>
        <w:fldChar w:fldCharType="end"/>
      </w:r>
      <w:r w:rsidRPr="003978A7">
        <w:rPr>
          <w:sz w:val="16"/>
          <w:lang w:eastAsia="ja-JP"/>
        </w:rPr>
        <w:t>. Output for Go Channels code snippet.</w:t>
      </w:r>
      <w:bookmarkEnd w:id="35"/>
    </w:p>
    <w:p w14:paraId="78BD960C" w14:textId="315E79AD" w:rsidR="003B60DD" w:rsidRDefault="003B60DD" w:rsidP="003B60DD">
      <w:pPr>
        <w:jc w:val="both"/>
        <w:rPr>
          <w:lang w:eastAsia="ja-JP"/>
        </w:rPr>
      </w:pPr>
    </w:p>
    <w:p w14:paraId="546BA8E3" w14:textId="3A50E9A7" w:rsidR="004D790B" w:rsidRDefault="004D790B" w:rsidP="004D790B">
      <w:pPr>
        <w:ind w:firstLine="202"/>
        <w:jc w:val="both"/>
        <w:rPr>
          <w:lang w:eastAsia="ja-JP"/>
        </w:rPr>
      </w:pPr>
      <w:r w:rsidRPr="00CB5938">
        <w:rPr>
          <w:lang w:eastAsia="ja-JP"/>
        </w:rPr>
        <w:t xml:space="preserve">In the setting of this thesis, read and write operations have to be performed in an asynchronous manner and </w:t>
      </w:r>
      <w:r w:rsidR="00C046AA">
        <w:rPr>
          <w:lang w:eastAsia="ja-JP"/>
        </w:rPr>
        <w:t>goroutines and channels</w:t>
      </w:r>
      <w:r w:rsidRPr="00CB5938">
        <w:rPr>
          <w:lang w:eastAsia="ja-JP"/>
        </w:rPr>
        <w:t xml:space="preserve"> help to achieve this effectively.</w:t>
      </w:r>
    </w:p>
    <w:p w14:paraId="4D206E81" w14:textId="77777777" w:rsidR="00C046AA" w:rsidRDefault="00C046AA" w:rsidP="004D790B">
      <w:pPr>
        <w:ind w:firstLine="202"/>
        <w:jc w:val="both"/>
        <w:rPr>
          <w:lang w:eastAsia="ja-JP"/>
        </w:rPr>
      </w:pPr>
    </w:p>
    <w:p w14:paraId="106E9EFE" w14:textId="393B8462" w:rsidR="00E4639B" w:rsidRDefault="00E4639B" w:rsidP="00E4639B">
      <w:pPr>
        <w:ind w:firstLine="202"/>
        <w:jc w:val="both"/>
        <w:rPr>
          <w:lang w:eastAsia="ja-JP"/>
        </w:rPr>
      </w:pPr>
      <w:r w:rsidRPr="00E4639B">
        <w:rPr>
          <w:lang w:eastAsia="ja-JP"/>
        </w:rPr>
        <w:t>The implementation of the data structures</w:t>
      </w:r>
      <w:r w:rsidR="00680AC2">
        <w:rPr>
          <w:lang w:eastAsia="ja-JP"/>
        </w:rPr>
        <w:t xml:space="preserve"> for this thesis</w:t>
      </w:r>
      <w:r w:rsidRPr="00E4639B">
        <w:rPr>
          <w:lang w:eastAsia="ja-JP"/>
        </w:rPr>
        <w:t xml:space="preserve"> is made up code with two different purposes: code to handle the communication between peers and code relevant to the data structure.</w:t>
      </w:r>
    </w:p>
    <w:p w14:paraId="3C651DAE" w14:textId="0E306DF6" w:rsidR="00E4639B" w:rsidRDefault="00E4639B" w:rsidP="00E4639B">
      <w:pPr>
        <w:ind w:firstLine="202"/>
        <w:jc w:val="both"/>
        <w:rPr>
          <w:lang w:eastAsia="ja-JP"/>
        </w:rPr>
      </w:pPr>
    </w:p>
    <w:p w14:paraId="540D7439" w14:textId="77777777" w:rsidR="00E4639B" w:rsidRPr="00E4639B" w:rsidRDefault="00E4639B" w:rsidP="00E4639B">
      <w:pPr>
        <w:pStyle w:val="Heading2"/>
        <w:rPr>
          <w:lang w:eastAsia="ja-JP"/>
        </w:rPr>
      </w:pPr>
      <w:bookmarkStart w:id="36" w:name="_Toc3892316"/>
      <w:r w:rsidRPr="00E4639B">
        <w:rPr>
          <w:lang w:eastAsia="ja-JP"/>
        </w:rPr>
        <w:t>Peer-to-Peer Code</w:t>
      </w:r>
      <w:bookmarkEnd w:id="36"/>
    </w:p>
    <w:p w14:paraId="23308507" w14:textId="010DE804" w:rsidR="00E4639B" w:rsidRPr="00E4639B" w:rsidRDefault="00E4639B" w:rsidP="00E4639B">
      <w:pPr>
        <w:ind w:firstLine="202"/>
        <w:jc w:val="both"/>
        <w:rPr>
          <w:lang w:eastAsia="ja-JP"/>
        </w:rPr>
      </w:pPr>
      <w:r w:rsidRPr="00E4639B">
        <w:rPr>
          <w:lang w:eastAsia="ja-JP"/>
        </w:rPr>
        <w:t xml:space="preserve">Code has to allow the nodes in the network communicate with each other without the need for a central server. To do this, a peer-to-peer (p2p) networking stack called noise is used </w:t>
      </w:r>
      <w:r w:rsidRPr="00E4639B">
        <w:rPr>
          <w:lang w:eastAsia="ja-JP"/>
        </w:rPr>
        <w:fldChar w:fldCharType="begin" w:fldLock="1"/>
      </w:r>
      <w:r w:rsidR="00244844">
        <w:rPr>
          <w:lang w:eastAsia="ja-JP"/>
        </w:rPr>
        <w:instrText>ADDIN CSL_CITATION {"citationItems":[{"id":"ITEM-1","itemData":{"URL":"https://perlin-network.github.io/noise/noise.html","author":[{"dropping-particle":"","family":"The Perlin Team","given":"","non-dropping-particle":"","parse-names":false,"suffix":""}],"id":"ITEM-1","issued":{"date-parts":[["0"]]},"title":"The Noise Book","type":"webpage"},"uris":["http://www.mendeley.com/documents/?uuid=303ae709-4b06-4f38-95a2-6e960db5148e"]}],"mendeley":{"formattedCitation":"[17]","plainTextFormattedCitation":"[17]","previouslyFormattedCitation":"[17]"},"properties":{"noteIndex":0},"schema":"https://github.com/citation-style-language/schema/raw/master/csl-citation.json"}</w:instrText>
      </w:r>
      <w:r w:rsidRPr="00E4639B">
        <w:rPr>
          <w:lang w:eastAsia="ja-JP"/>
        </w:rPr>
        <w:fldChar w:fldCharType="separate"/>
      </w:r>
      <w:r w:rsidR="008F0D33" w:rsidRPr="008F0D33">
        <w:rPr>
          <w:noProof/>
          <w:lang w:eastAsia="ja-JP"/>
        </w:rPr>
        <w:t>[17]</w:t>
      </w:r>
      <w:r w:rsidRPr="00E4639B">
        <w:rPr>
          <w:lang w:eastAsia="ja-JP"/>
        </w:rPr>
        <w:fldChar w:fldCharType="end"/>
      </w:r>
      <w:r w:rsidRPr="00E4639B">
        <w:rPr>
          <w:lang w:eastAsia="ja-JP"/>
        </w:rPr>
        <w:t xml:space="preserve">. Noise is an easy-to-use networking stack for developing decentralized applications written in Go and developed by the Perlin Team </w:t>
      </w:r>
      <w:r w:rsidRPr="00E4639B">
        <w:rPr>
          <w:lang w:eastAsia="ja-JP"/>
        </w:rPr>
        <w:fldChar w:fldCharType="begin" w:fldLock="1"/>
      </w:r>
      <w:r w:rsidR="00244844">
        <w:rPr>
          <w:lang w:eastAsia="ja-JP"/>
        </w:rPr>
        <w:instrText>ADDIN CSL_CITATION {"citationItems":[{"id":"ITEM-1","itemData":{"URL":"https://www.perlin.net/","author":[{"dropping-particle":"","family":"The Perlin Team","given":"","non-dropping-particle":"","parse-names":false,"suffix":""}],"id":"ITEM-1","issued":{"date-parts":[["0"]]},"title":"Perlin","type":"webpage"},"uris":["http://www.mendeley.com/documents/?uuid=06145fc4-643e-4d47-a024-4144b56fe0c3"]}],"mendeley":{"formattedCitation":"[18]","plainTextFormattedCitation":"[18]","previouslyFormattedCitation":"[18]"},"properties":{"noteIndex":0},"schema":"https://github.com/citation-style-language/schema/raw/master/csl-citation.json"}</w:instrText>
      </w:r>
      <w:r w:rsidRPr="00E4639B">
        <w:rPr>
          <w:lang w:eastAsia="ja-JP"/>
        </w:rPr>
        <w:fldChar w:fldCharType="separate"/>
      </w:r>
      <w:r w:rsidR="008F0D33" w:rsidRPr="008F0D33">
        <w:rPr>
          <w:noProof/>
          <w:lang w:eastAsia="ja-JP"/>
        </w:rPr>
        <w:t>[18]</w:t>
      </w:r>
      <w:r w:rsidRPr="00E4639B">
        <w:rPr>
          <w:lang w:eastAsia="ja-JP"/>
        </w:rPr>
        <w:fldChar w:fldCharType="end"/>
      </w:r>
      <w:r w:rsidRPr="00E4639B">
        <w:rPr>
          <w:lang w:eastAsia="ja-JP"/>
        </w:rPr>
        <w:t>.</w:t>
      </w:r>
    </w:p>
    <w:p w14:paraId="176C1A9D" w14:textId="5AD01101" w:rsidR="00E4639B" w:rsidRDefault="00E4639B" w:rsidP="00E4639B">
      <w:pPr>
        <w:ind w:firstLine="202"/>
        <w:jc w:val="both"/>
        <w:rPr>
          <w:lang w:eastAsia="ja-JP"/>
        </w:rPr>
      </w:pPr>
      <w:r w:rsidRPr="00E4639B">
        <w:rPr>
          <w:lang w:eastAsia="ja-JP"/>
        </w:rPr>
        <w:t>When a node runs the Go program it acts as a peer to which other nodes can connect</w:t>
      </w:r>
      <w:r w:rsidR="002044CF">
        <w:rPr>
          <w:lang w:eastAsia="ja-JP"/>
        </w:rPr>
        <w:t>, and n</w:t>
      </w:r>
      <w:r w:rsidR="00783E08">
        <w:rPr>
          <w:lang w:eastAsia="ja-JP"/>
        </w:rPr>
        <w:t>odes</w:t>
      </w:r>
      <w:r w:rsidRPr="00E4639B">
        <w:rPr>
          <w:lang w:eastAsia="ja-JP"/>
        </w:rPr>
        <w:t xml:space="preserve"> can connect and disconnect from the network without causing a disruption to the communication. Noise allows nodes to broadcast messages over their network of peers.</w:t>
      </w:r>
    </w:p>
    <w:p w14:paraId="389C6F2A" w14:textId="1647B8C1" w:rsidR="00E4639B" w:rsidRDefault="00E4639B" w:rsidP="00E4639B">
      <w:pPr>
        <w:ind w:firstLine="202"/>
        <w:jc w:val="both"/>
        <w:rPr>
          <w:lang w:eastAsia="ja-JP"/>
        </w:rPr>
      </w:pPr>
    </w:p>
    <w:p w14:paraId="588793B0" w14:textId="435CAA1B" w:rsidR="006832DA" w:rsidRDefault="006832DA" w:rsidP="006832DA">
      <w:pPr>
        <w:pStyle w:val="Heading2"/>
        <w:rPr>
          <w:lang w:eastAsia="ja-JP"/>
        </w:rPr>
      </w:pPr>
      <w:r>
        <w:rPr>
          <w:lang w:eastAsia="ja-JP"/>
        </w:rPr>
        <w:t>Data Structure Code</w:t>
      </w:r>
    </w:p>
    <w:p w14:paraId="54F698A9" w14:textId="732B8819" w:rsidR="00626FDD" w:rsidRPr="00626FDD" w:rsidRDefault="00791928" w:rsidP="00CB07DB">
      <w:pPr>
        <w:ind w:firstLine="202"/>
        <w:jc w:val="both"/>
        <w:rPr>
          <w:lang w:eastAsia="ja-JP"/>
        </w:rPr>
      </w:pPr>
      <w:r>
        <w:rPr>
          <w:lang w:eastAsia="ja-JP"/>
        </w:rPr>
        <w:t>I</w:t>
      </w:r>
      <w:r w:rsidR="00CB07DB">
        <w:rPr>
          <w:lang w:eastAsia="ja-JP"/>
        </w:rPr>
        <w:t>n order to enable a comparison,</w:t>
      </w:r>
      <w:r>
        <w:rPr>
          <w:lang w:eastAsia="ja-JP"/>
        </w:rPr>
        <w:t xml:space="preserve"> the data structures implemented in this thesis are comprised of items which </w:t>
      </w:r>
      <w:r w:rsidR="00D16471">
        <w:rPr>
          <w:lang w:eastAsia="ja-JP"/>
        </w:rPr>
        <w:t>record</w:t>
      </w:r>
      <w:r w:rsidR="00CB07DB">
        <w:rPr>
          <w:lang w:eastAsia="ja-JP"/>
        </w:rPr>
        <w:t xml:space="preserve"> </w:t>
      </w:r>
      <w:r w:rsidR="00C0160A">
        <w:rPr>
          <w:lang w:eastAsia="ja-JP"/>
        </w:rPr>
        <w:t>one</w:t>
      </w:r>
      <w:r w:rsidR="00CB07DB">
        <w:rPr>
          <w:lang w:eastAsia="ja-JP"/>
        </w:rPr>
        <w:t xml:space="preserve"> transaction</w:t>
      </w:r>
      <w:r w:rsidR="00C0160A">
        <w:rPr>
          <w:lang w:eastAsia="ja-JP"/>
        </w:rPr>
        <w:t xml:space="preserve"> each</w:t>
      </w:r>
      <w:r w:rsidR="00CB07DB">
        <w:rPr>
          <w:lang w:eastAsia="ja-JP"/>
        </w:rPr>
        <w:t xml:space="preserve">. This marks a clear difference from the way the Bitcoin blockchain is implemented since the blocks in </w:t>
      </w:r>
      <w:r w:rsidR="00C0160A">
        <w:rPr>
          <w:lang w:eastAsia="ja-JP"/>
        </w:rPr>
        <w:t>that</w:t>
      </w:r>
      <w:r w:rsidR="00CB07DB">
        <w:rPr>
          <w:lang w:eastAsia="ja-JP"/>
        </w:rPr>
        <w:t xml:space="preserve"> system </w:t>
      </w:r>
      <w:r w:rsidR="009D0E04">
        <w:rPr>
          <w:lang w:eastAsia="ja-JP"/>
        </w:rPr>
        <w:t>hold the data for various transactions.</w:t>
      </w:r>
      <w:r w:rsidR="00FE26A6">
        <w:rPr>
          <w:lang w:eastAsia="ja-JP"/>
        </w:rPr>
        <w:t xml:space="preserve"> </w:t>
      </w:r>
      <w:r w:rsidR="00FE26A6">
        <w:rPr>
          <w:lang w:eastAsia="ja-JP"/>
        </w:rPr>
        <w:t xml:space="preserve">The items in the </w:t>
      </w:r>
      <w:r w:rsidR="00EC1878">
        <w:rPr>
          <w:lang w:eastAsia="ja-JP"/>
        </w:rPr>
        <w:t xml:space="preserve">IOTA </w:t>
      </w:r>
      <w:r w:rsidR="00FE26A6">
        <w:rPr>
          <w:lang w:eastAsia="ja-JP"/>
        </w:rPr>
        <w:t xml:space="preserve">tangle and the </w:t>
      </w:r>
      <w:r w:rsidR="00EC1878">
        <w:rPr>
          <w:lang w:eastAsia="ja-JP"/>
        </w:rPr>
        <w:t xml:space="preserve">Nano </w:t>
      </w:r>
      <w:r w:rsidR="00FE26A6">
        <w:rPr>
          <w:lang w:eastAsia="ja-JP"/>
        </w:rPr>
        <w:t xml:space="preserve">block-lattice do have </w:t>
      </w:r>
      <w:r w:rsidR="00CD3C07">
        <w:rPr>
          <w:lang w:eastAsia="ja-JP"/>
        </w:rPr>
        <w:t>a granularity of one transaction.</w:t>
      </w:r>
    </w:p>
    <w:p w14:paraId="114A0A6F" w14:textId="77777777" w:rsidR="006832DA" w:rsidRPr="00E4639B" w:rsidRDefault="006832DA" w:rsidP="00E4639B">
      <w:pPr>
        <w:ind w:firstLine="202"/>
        <w:jc w:val="both"/>
        <w:rPr>
          <w:lang w:eastAsia="ja-JP"/>
        </w:rPr>
      </w:pPr>
    </w:p>
    <w:p w14:paraId="64AAEFA7" w14:textId="77777777" w:rsidR="00E4639B" w:rsidRPr="00E4639B" w:rsidRDefault="00E4639B" w:rsidP="006832DA">
      <w:pPr>
        <w:pStyle w:val="Heading3"/>
        <w:rPr>
          <w:lang w:eastAsia="ja-JP"/>
        </w:rPr>
      </w:pPr>
      <w:bookmarkStart w:id="37" w:name="_Toc3892317"/>
      <w:r w:rsidRPr="00E4639B">
        <w:rPr>
          <w:lang w:eastAsia="ja-JP"/>
        </w:rPr>
        <w:t>Code for the blockchain</w:t>
      </w:r>
      <w:bookmarkEnd w:id="37"/>
    </w:p>
    <w:p w14:paraId="0CB8CE8F" w14:textId="54DB91F6" w:rsidR="00E4639B" w:rsidRPr="00E4639B" w:rsidRDefault="00E4639B" w:rsidP="00E4639B">
      <w:pPr>
        <w:ind w:firstLine="202"/>
        <w:jc w:val="both"/>
        <w:rPr>
          <w:lang w:eastAsia="ja-JP"/>
        </w:rPr>
      </w:pPr>
      <w:r w:rsidRPr="00E4639B">
        <w:rPr>
          <w:lang w:eastAsia="ja-JP"/>
        </w:rPr>
        <w:t xml:space="preserve">The article </w:t>
      </w:r>
      <w:r w:rsidRPr="00E4639B">
        <w:rPr>
          <w:i/>
          <w:lang w:eastAsia="ja-JP"/>
        </w:rPr>
        <w:t xml:space="preserve">“Code a simple P2P blockchain in Go!” </w:t>
      </w:r>
      <w:r w:rsidRPr="00E4639B">
        <w:rPr>
          <w:i/>
          <w:lang w:eastAsia="ja-JP"/>
        </w:rPr>
        <w:fldChar w:fldCharType="begin" w:fldLock="1"/>
      </w:r>
      <w:r w:rsidR="00244844">
        <w:rPr>
          <w:i/>
          <w:lang w:eastAsia="ja-JP"/>
        </w:rPr>
        <w:instrText>ADDIN CSL_CITATION {"citationItems":[{"id":"ITEM-1","itemData":{"URL":"https://medium.com/@mycoralhealth/code-a-simple-p2p-blockchain-in-go-46662601f417","author":[{"dropping-particle":"","family":"Coral Health","given":"","non-dropping-particle":"","parse-names":false,"suffix":""}],"container-title":"Medium","id":"ITEM-1","issued":{"date-parts":[["2018"]]},"title":"Code a simple P2P blockchain in Go!","type":"webpage"},"uris":["http://www.mendeley.com/documents/?uuid=45b755e1-35e2-4955-87e6-27468dca874a"]}],"mendeley":{"formattedCitation":"[19]","plainTextFormattedCitation":"[19]","previouslyFormattedCitation":"[19]"},"properties":{"noteIndex":0},"schema":"https://github.com/citation-style-language/schema/raw/master/csl-citation.json"}</w:instrText>
      </w:r>
      <w:r w:rsidRPr="00E4639B">
        <w:rPr>
          <w:i/>
          <w:lang w:eastAsia="ja-JP"/>
        </w:rPr>
        <w:fldChar w:fldCharType="separate"/>
      </w:r>
      <w:r w:rsidR="008F0D33" w:rsidRPr="008F0D33">
        <w:rPr>
          <w:noProof/>
          <w:lang w:eastAsia="ja-JP"/>
        </w:rPr>
        <w:t>[19]</w:t>
      </w:r>
      <w:r w:rsidRPr="00E4639B">
        <w:rPr>
          <w:lang w:eastAsia="ja-JP"/>
        </w:rPr>
        <w:fldChar w:fldCharType="end"/>
      </w:r>
      <w:r w:rsidRPr="00E4639B">
        <w:rPr>
          <w:lang w:eastAsia="ja-JP"/>
        </w:rPr>
        <w:t xml:space="preserve"> is used as a starting point for the implementation of the blockchain with Go. </w:t>
      </w:r>
    </w:p>
    <w:p w14:paraId="28D90537" w14:textId="1362BE84" w:rsidR="00E4639B" w:rsidRDefault="00E4639B" w:rsidP="00E4639B">
      <w:pPr>
        <w:ind w:firstLine="202"/>
        <w:jc w:val="both"/>
        <w:rPr>
          <w:lang w:eastAsia="ja-JP"/>
        </w:rPr>
      </w:pPr>
      <w:r w:rsidRPr="00E4639B">
        <w:rPr>
          <w:lang w:eastAsia="ja-JP"/>
        </w:rPr>
        <w:t>The blockchain</w:t>
      </w:r>
      <w:r w:rsidR="00560C2B">
        <w:rPr>
          <w:lang w:eastAsia="ja-JP"/>
        </w:rPr>
        <w:t xml:space="preserve"> is a series of blocks</w:t>
      </w:r>
      <w:r w:rsidRPr="00E4639B">
        <w:rPr>
          <w:lang w:eastAsia="ja-JP"/>
        </w:rPr>
        <w:t xml:space="preserve"> which have an index, a timestamp, a hash, and </w:t>
      </w:r>
      <w:r w:rsidR="00BD4B59">
        <w:rPr>
          <w:lang w:eastAsia="ja-JP"/>
        </w:rPr>
        <w:t>the hash of the previous block</w:t>
      </w:r>
      <w:r w:rsidR="00F25AA5">
        <w:rPr>
          <w:lang w:eastAsia="ja-JP"/>
        </w:rPr>
        <w:t>.</w:t>
      </w:r>
    </w:p>
    <w:p w14:paraId="3A20AE52" w14:textId="77777777" w:rsidR="002E3AAA" w:rsidRDefault="002E3AAA" w:rsidP="002E3AAA">
      <w:pPr>
        <w:rPr>
          <w:lang w:eastAsia="ja-JP"/>
        </w:rPr>
      </w:pPr>
    </w:p>
    <w:p w14:paraId="28A9CA7A" w14:textId="5A2AE1AE" w:rsidR="00E4639B" w:rsidRPr="00E4639B" w:rsidRDefault="00E4639B" w:rsidP="002E3AAA">
      <w:pPr>
        <w:rPr>
          <w:lang w:eastAsia="ja-JP"/>
        </w:rPr>
      </w:pPr>
      <w:r w:rsidRPr="00E4639B">
        <w:rPr>
          <w:noProof/>
          <w:lang w:eastAsia="ja-JP"/>
        </w:rPr>
        <w:drawing>
          <wp:inline distT="0" distB="0" distL="0" distR="0" wp14:anchorId="69EC82C6" wp14:editId="1A2A6F8F">
            <wp:extent cx="2848708" cy="2232321"/>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62880" cy="2243426"/>
                    </a:xfrm>
                    <a:prstGeom prst="rect">
                      <a:avLst/>
                    </a:prstGeom>
                  </pic:spPr>
                </pic:pic>
              </a:graphicData>
            </a:graphic>
          </wp:inline>
        </w:drawing>
      </w:r>
    </w:p>
    <w:p w14:paraId="14C96657" w14:textId="77777777" w:rsidR="00E4639B" w:rsidRPr="002E3AAA" w:rsidRDefault="00E4639B" w:rsidP="002E3AAA">
      <w:pPr>
        <w:jc w:val="both"/>
        <w:rPr>
          <w:sz w:val="16"/>
          <w:lang w:eastAsia="ja-JP"/>
        </w:rPr>
      </w:pPr>
      <w:bookmarkStart w:id="38" w:name="_Toc3889813"/>
      <w:r w:rsidRPr="002E3AAA">
        <w:rPr>
          <w:sz w:val="16"/>
          <w:lang w:eastAsia="ja-JP"/>
        </w:rPr>
        <w:t xml:space="preserve">Figure </w:t>
      </w:r>
      <w:r w:rsidRPr="002E3AAA">
        <w:rPr>
          <w:sz w:val="16"/>
          <w:lang w:eastAsia="ja-JP"/>
        </w:rPr>
        <w:fldChar w:fldCharType="begin"/>
      </w:r>
      <w:r w:rsidRPr="002E3AAA">
        <w:rPr>
          <w:sz w:val="16"/>
          <w:lang w:eastAsia="ja-JP"/>
        </w:rPr>
        <w:instrText xml:space="preserve"> SEQ Figure \* ARABIC </w:instrText>
      </w:r>
      <w:r w:rsidRPr="002E3AAA">
        <w:rPr>
          <w:sz w:val="16"/>
          <w:lang w:eastAsia="ja-JP"/>
        </w:rPr>
        <w:fldChar w:fldCharType="separate"/>
      </w:r>
      <w:r w:rsidRPr="002E3AAA">
        <w:rPr>
          <w:sz w:val="16"/>
          <w:lang w:eastAsia="ja-JP"/>
        </w:rPr>
        <w:t>10</w:t>
      </w:r>
      <w:r w:rsidRPr="002E3AAA">
        <w:rPr>
          <w:sz w:val="16"/>
          <w:lang w:eastAsia="ja-JP"/>
        </w:rPr>
        <w:fldChar w:fldCharType="end"/>
      </w:r>
      <w:r w:rsidRPr="002E3AAA">
        <w:rPr>
          <w:sz w:val="16"/>
          <w:lang w:eastAsia="ja-JP"/>
        </w:rPr>
        <w:t>. Basic code for the blockchain.</w:t>
      </w:r>
      <w:bookmarkEnd w:id="38"/>
    </w:p>
    <w:p w14:paraId="0D67DE0B" w14:textId="77777777" w:rsidR="00E4639B" w:rsidRPr="00E4639B" w:rsidRDefault="00E4639B" w:rsidP="00E4639B">
      <w:pPr>
        <w:ind w:firstLine="202"/>
        <w:jc w:val="both"/>
        <w:rPr>
          <w:lang w:eastAsia="ja-JP"/>
        </w:rPr>
      </w:pPr>
    </w:p>
    <w:p w14:paraId="64BDF594" w14:textId="64B8D20F" w:rsidR="00E4639B" w:rsidRDefault="00E4639B" w:rsidP="00E4639B">
      <w:pPr>
        <w:ind w:firstLine="202"/>
        <w:jc w:val="both"/>
        <w:rPr>
          <w:lang w:eastAsia="ja-JP"/>
        </w:rPr>
      </w:pPr>
      <w:r w:rsidRPr="00E4639B">
        <w:rPr>
          <w:lang w:eastAsia="ja-JP"/>
        </w:rPr>
        <w:t xml:space="preserve">There are a number of specific functions for the blockchain such as </w:t>
      </w:r>
      <w:r w:rsidRPr="00E4639B">
        <w:rPr>
          <w:i/>
          <w:lang w:eastAsia="ja-JP"/>
        </w:rPr>
        <w:t>isBlockValid</w:t>
      </w:r>
      <w:r w:rsidRPr="00E4639B">
        <w:rPr>
          <w:lang w:eastAsia="ja-JP"/>
        </w:rPr>
        <w:t xml:space="preserve">, </w:t>
      </w:r>
      <w:r w:rsidRPr="00E4639B">
        <w:rPr>
          <w:i/>
          <w:lang w:eastAsia="ja-JP"/>
        </w:rPr>
        <w:t>calculateHash</w:t>
      </w:r>
      <w:r w:rsidRPr="00E4639B">
        <w:rPr>
          <w:lang w:eastAsia="ja-JP"/>
        </w:rPr>
        <w:t xml:space="preserve">, and </w:t>
      </w:r>
      <w:r w:rsidRPr="00E4639B">
        <w:rPr>
          <w:i/>
          <w:lang w:eastAsia="ja-JP"/>
        </w:rPr>
        <w:t>generateBlock</w:t>
      </w:r>
      <w:r w:rsidRPr="00E4639B">
        <w:rPr>
          <w:lang w:eastAsia="ja-JP"/>
        </w:rPr>
        <w:t>.</w:t>
      </w:r>
    </w:p>
    <w:p w14:paraId="215F7845" w14:textId="77777777" w:rsidR="00E4639B" w:rsidRPr="00E4639B" w:rsidRDefault="00E4639B" w:rsidP="00E4639B">
      <w:pPr>
        <w:ind w:firstLine="202"/>
        <w:jc w:val="both"/>
        <w:rPr>
          <w:lang w:eastAsia="ja-JP"/>
        </w:rPr>
      </w:pPr>
    </w:p>
    <w:p w14:paraId="668327B3" w14:textId="77777777" w:rsidR="00E4639B" w:rsidRPr="00E4639B" w:rsidRDefault="00E4639B" w:rsidP="009777AA">
      <w:pPr>
        <w:numPr>
          <w:ilvl w:val="0"/>
          <w:numId w:val="10"/>
        </w:numPr>
        <w:jc w:val="both"/>
        <w:rPr>
          <w:i/>
          <w:lang w:eastAsia="ja-JP"/>
        </w:rPr>
      </w:pPr>
      <w:r w:rsidRPr="00E4639B">
        <w:rPr>
          <w:i/>
          <w:lang w:eastAsia="ja-JP"/>
        </w:rPr>
        <w:t xml:space="preserve">isBlockValid </w:t>
      </w:r>
      <w:r w:rsidRPr="00E4639B">
        <w:rPr>
          <w:lang w:eastAsia="ja-JP"/>
        </w:rPr>
        <w:t>checks that the chain of hashes in the blockchain is consistent.</w:t>
      </w:r>
    </w:p>
    <w:p w14:paraId="5096DE4F" w14:textId="77777777" w:rsidR="00E4639B" w:rsidRPr="00E4639B" w:rsidRDefault="00E4639B" w:rsidP="009777AA">
      <w:pPr>
        <w:numPr>
          <w:ilvl w:val="0"/>
          <w:numId w:val="10"/>
        </w:numPr>
        <w:jc w:val="both"/>
        <w:rPr>
          <w:i/>
          <w:lang w:eastAsia="ja-JP"/>
        </w:rPr>
      </w:pPr>
      <w:r w:rsidRPr="00E4639B">
        <w:rPr>
          <w:i/>
          <w:lang w:eastAsia="ja-JP"/>
        </w:rPr>
        <w:t xml:space="preserve">calculateHash </w:t>
      </w:r>
      <w:r w:rsidRPr="00E4639B">
        <w:rPr>
          <w:lang w:eastAsia="ja-JP"/>
        </w:rPr>
        <w:t>uses sha256 to hash raw data.</w:t>
      </w:r>
    </w:p>
    <w:p w14:paraId="46DB6633" w14:textId="530BA8E9" w:rsidR="00E4639B" w:rsidRPr="00E4639B" w:rsidRDefault="00E4639B" w:rsidP="009777AA">
      <w:pPr>
        <w:numPr>
          <w:ilvl w:val="0"/>
          <w:numId w:val="10"/>
        </w:numPr>
        <w:jc w:val="both"/>
        <w:rPr>
          <w:i/>
          <w:lang w:eastAsia="ja-JP"/>
        </w:rPr>
      </w:pPr>
      <w:r w:rsidRPr="00E4639B">
        <w:rPr>
          <w:i/>
          <w:lang w:eastAsia="ja-JP"/>
        </w:rPr>
        <w:t>generateBlock</w:t>
      </w:r>
      <w:r w:rsidRPr="00E4639B">
        <w:rPr>
          <w:lang w:eastAsia="ja-JP"/>
        </w:rPr>
        <w:t xml:space="preserve"> creates a new block to be added to the blockchain.</w:t>
      </w:r>
    </w:p>
    <w:p w14:paraId="015BD3AE" w14:textId="3AD4764E" w:rsidR="00E4639B" w:rsidRDefault="00E4639B" w:rsidP="00E4639B">
      <w:pPr>
        <w:jc w:val="both"/>
        <w:rPr>
          <w:i/>
          <w:lang w:eastAsia="ja-JP"/>
        </w:rPr>
      </w:pPr>
    </w:p>
    <w:p w14:paraId="30E523D2" w14:textId="77777777" w:rsidR="00E4639B" w:rsidRPr="00E4639B" w:rsidRDefault="00E4639B" w:rsidP="006832DA">
      <w:pPr>
        <w:pStyle w:val="Heading3"/>
        <w:rPr>
          <w:lang w:eastAsia="ja-JP"/>
        </w:rPr>
      </w:pPr>
      <w:bookmarkStart w:id="39" w:name="_Toc3892318"/>
      <w:r w:rsidRPr="00E4639B">
        <w:rPr>
          <w:lang w:eastAsia="ja-JP"/>
        </w:rPr>
        <w:t>Code for the tangle</w:t>
      </w:r>
      <w:bookmarkEnd w:id="39"/>
    </w:p>
    <w:p w14:paraId="619BF472" w14:textId="55356DC7" w:rsidR="00E4639B" w:rsidRPr="00E4639B" w:rsidRDefault="00E4639B" w:rsidP="00E4639B">
      <w:pPr>
        <w:ind w:firstLine="202"/>
        <w:jc w:val="both"/>
        <w:rPr>
          <w:lang w:eastAsia="ja-JP"/>
        </w:rPr>
      </w:pPr>
      <w:r w:rsidRPr="00E4639B">
        <w:rPr>
          <w:lang w:eastAsia="ja-JP"/>
        </w:rPr>
        <w:t xml:space="preserve">The company in charge of introducing the tangle created a visual simulation of it written in React  and D3.js </w:t>
      </w:r>
      <w:r w:rsidRPr="00E4639B">
        <w:rPr>
          <w:lang w:eastAsia="ja-JP"/>
        </w:rPr>
        <w:fldChar w:fldCharType="begin" w:fldLock="1"/>
      </w:r>
      <w:r w:rsidR="00244844">
        <w:rPr>
          <w:lang w:eastAsia="ja-JP"/>
        </w:rPr>
        <w:instrText>ADDIN CSL_CITATION {"citationItems":[{"id":"ITEM-1","itemData":{"URL":"https://github.com/iotaledger/iotavisualization","author":[{"dropping-particle":"","family":"The Iota Team","given":"","non-dropping-particle":"","parse-names":false,"suffix":""}],"id":"ITEM-1","issued":{"date-parts":[["0"]]},"title":"Tangle visualization","type":"webpage"},"uris":["http://www.mendeley.com/documents/?uuid=f659d980-03e1-4cbb-8c0d-f4f3d6b10f62"]}],"mendeley":{"formattedCitation":"[20]","plainTextFormattedCitation":"[20]","previouslyFormattedCitation":"[20]"},"properties":{"noteIndex":0},"schema":"https://github.com/citation-style-language/schema/raw/master/csl-citation.json"}</w:instrText>
      </w:r>
      <w:r w:rsidRPr="00E4639B">
        <w:rPr>
          <w:lang w:eastAsia="ja-JP"/>
        </w:rPr>
        <w:fldChar w:fldCharType="separate"/>
      </w:r>
      <w:r w:rsidR="008F0D33" w:rsidRPr="008F0D33">
        <w:rPr>
          <w:noProof/>
          <w:lang w:eastAsia="ja-JP"/>
        </w:rPr>
        <w:t>[20]</w:t>
      </w:r>
      <w:r w:rsidRPr="00E4639B">
        <w:rPr>
          <w:lang w:eastAsia="ja-JP"/>
        </w:rPr>
        <w:fldChar w:fldCharType="end"/>
      </w:r>
      <w:r w:rsidRPr="00E4639B">
        <w:rPr>
          <w:lang w:eastAsia="ja-JP"/>
        </w:rPr>
        <w:t>. This visualization is used as a guide for the implementation of the tangle in Go.</w:t>
      </w:r>
    </w:p>
    <w:p w14:paraId="36FDAC5B" w14:textId="77777777" w:rsidR="00E4639B" w:rsidRPr="00E4639B" w:rsidRDefault="00E4639B" w:rsidP="00E4639B">
      <w:pPr>
        <w:ind w:firstLine="202"/>
        <w:jc w:val="both"/>
        <w:rPr>
          <w:lang w:eastAsia="ja-JP"/>
        </w:rPr>
      </w:pPr>
      <w:r w:rsidRPr="00E4639B">
        <w:rPr>
          <w:lang w:eastAsia="ja-JP"/>
        </w:rPr>
        <w:t>The tangle is made of transactions which have an index. These transactions are connected using links and the tangle is made up of a series of transactions and a series of links.</w:t>
      </w:r>
    </w:p>
    <w:p w14:paraId="4D81627C" w14:textId="77777777" w:rsidR="00B41F24" w:rsidRDefault="00E4639B" w:rsidP="00B41F24">
      <w:pPr>
        <w:rPr>
          <w:i/>
          <w:lang w:eastAsia="ja-JP"/>
        </w:rPr>
      </w:pPr>
      <w:r w:rsidRPr="00E4639B">
        <w:rPr>
          <w:i/>
          <w:noProof/>
          <w:lang w:eastAsia="ja-JP"/>
        </w:rPr>
        <w:lastRenderedPageBreak/>
        <w:drawing>
          <wp:inline distT="0" distB="0" distL="0" distR="0" wp14:anchorId="6F27AD55" wp14:editId="7A980697">
            <wp:extent cx="2319428" cy="4759569"/>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25173" cy="4771358"/>
                    </a:xfrm>
                    <a:prstGeom prst="rect">
                      <a:avLst/>
                    </a:prstGeom>
                  </pic:spPr>
                </pic:pic>
              </a:graphicData>
            </a:graphic>
          </wp:inline>
        </w:drawing>
      </w:r>
      <w:bookmarkStart w:id="40" w:name="_Toc3889814"/>
    </w:p>
    <w:p w14:paraId="2947B948" w14:textId="585845FA" w:rsidR="00E4639B" w:rsidRPr="00B41F24" w:rsidRDefault="00E4639B" w:rsidP="00B41F24">
      <w:pPr>
        <w:rPr>
          <w:i/>
          <w:lang w:eastAsia="ja-JP"/>
        </w:rPr>
      </w:pPr>
      <w:r w:rsidRPr="00B41F24">
        <w:rPr>
          <w:sz w:val="16"/>
          <w:lang w:eastAsia="ja-JP"/>
        </w:rPr>
        <w:t xml:space="preserve">Figure </w:t>
      </w:r>
      <w:r w:rsidRPr="00B41F24">
        <w:rPr>
          <w:sz w:val="16"/>
          <w:lang w:eastAsia="ja-JP"/>
        </w:rPr>
        <w:fldChar w:fldCharType="begin"/>
      </w:r>
      <w:r w:rsidRPr="00B41F24">
        <w:rPr>
          <w:sz w:val="16"/>
          <w:lang w:eastAsia="ja-JP"/>
        </w:rPr>
        <w:instrText xml:space="preserve"> SEQ Figure \* ARABIC </w:instrText>
      </w:r>
      <w:r w:rsidRPr="00B41F24">
        <w:rPr>
          <w:sz w:val="16"/>
          <w:lang w:eastAsia="ja-JP"/>
        </w:rPr>
        <w:fldChar w:fldCharType="separate"/>
      </w:r>
      <w:r w:rsidRPr="00B41F24">
        <w:rPr>
          <w:sz w:val="16"/>
          <w:lang w:eastAsia="ja-JP"/>
        </w:rPr>
        <w:t>11</w:t>
      </w:r>
      <w:r w:rsidRPr="00B41F24">
        <w:rPr>
          <w:sz w:val="16"/>
          <w:lang w:eastAsia="ja-JP"/>
        </w:rPr>
        <w:fldChar w:fldCharType="end"/>
      </w:r>
      <w:r w:rsidRPr="00B41F24">
        <w:rPr>
          <w:sz w:val="16"/>
          <w:lang w:eastAsia="ja-JP"/>
        </w:rPr>
        <w:t>. Basic code for the tangle.</w:t>
      </w:r>
      <w:bookmarkEnd w:id="40"/>
    </w:p>
    <w:p w14:paraId="392FBE82" w14:textId="77777777" w:rsidR="00E4639B" w:rsidRDefault="00E4639B" w:rsidP="00E4639B">
      <w:pPr>
        <w:jc w:val="both"/>
        <w:rPr>
          <w:i/>
          <w:lang w:eastAsia="ja-JP"/>
        </w:rPr>
      </w:pPr>
    </w:p>
    <w:p w14:paraId="3F9BD7CC" w14:textId="3541D25B" w:rsidR="00E4639B" w:rsidRPr="00E4639B" w:rsidRDefault="00E4639B" w:rsidP="00E4639B">
      <w:pPr>
        <w:jc w:val="both"/>
        <w:rPr>
          <w:lang w:eastAsia="ja-JP"/>
        </w:rPr>
      </w:pPr>
      <w:r w:rsidRPr="00E4639B">
        <w:rPr>
          <w:lang w:eastAsia="ja-JP"/>
        </w:rPr>
        <w:t>There are a number of specific functions for the tangle:</w:t>
      </w:r>
    </w:p>
    <w:p w14:paraId="58B28260" w14:textId="77777777" w:rsidR="00E4639B" w:rsidRPr="00E4639B" w:rsidRDefault="00E4639B" w:rsidP="009777AA">
      <w:pPr>
        <w:numPr>
          <w:ilvl w:val="0"/>
          <w:numId w:val="11"/>
        </w:numPr>
        <w:jc w:val="both"/>
        <w:rPr>
          <w:lang w:eastAsia="ja-JP"/>
        </w:rPr>
      </w:pPr>
      <w:r w:rsidRPr="000C4861">
        <w:rPr>
          <w:i/>
          <w:lang w:eastAsia="ja-JP"/>
        </w:rPr>
        <w:t xml:space="preserve">generateTransaction </w:t>
      </w:r>
      <w:r w:rsidRPr="00E4639B">
        <w:rPr>
          <w:lang w:eastAsia="ja-JP"/>
        </w:rPr>
        <w:t>creates a new transaction to be added to the tangle.</w:t>
      </w:r>
    </w:p>
    <w:p w14:paraId="534091D6" w14:textId="7901926A" w:rsidR="00E4639B" w:rsidRDefault="00E4639B" w:rsidP="009777AA">
      <w:pPr>
        <w:numPr>
          <w:ilvl w:val="0"/>
          <w:numId w:val="11"/>
        </w:numPr>
        <w:jc w:val="both"/>
        <w:rPr>
          <w:lang w:eastAsia="ja-JP"/>
        </w:rPr>
      </w:pPr>
      <w:proofErr w:type="spellStart"/>
      <w:r w:rsidRPr="000C4861">
        <w:rPr>
          <w:i/>
          <w:lang w:eastAsia="ja-JP"/>
        </w:rPr>
        <w:t>generateLink</w:t>
      </w:r>
      <w:proofErr w:type="spellEnd"/>
      <w:r w:rsidRPr="00E4639B">
        <w:rPr>
          <w:lang w:eastAsia="ja-JP"/>
        </w:rPr>
        <w:t xml:space="preserve"> creates a new link, from one transaction to another transaction, to be added to the tangle.</w:t>
      </w:r>
    </w:p>
    <w:p w14:paraId="4C5AF39B" w14:textId="7535333B" w:rsidR="001835CB" w:rsidRDefault="001835CB" w:rsidP="001835CB">
      <w:pPr>
        <w:jc w:val="both"/>
        <w:rPr>
          <w:lang w:eastAsia="ja-JP"/>
        </w:rPr>
      </w:pPr>
    </w:p>
    <w:p w14:paraId="1D67DEDF" w14:textId="77777777" w:rsidR="001835CB" w:rsidRPr="001835CB" w:rsidRDefault="001835CB" w:rsidP="006832DA">
      <w:pPr>
        <w:pStyle w:val="Heading3"/>
        <w:rPr>
          <w:lang w:eastAsia="ja-JP"/>
        </w:rPr>
      </w:pPr>
      <w:bookmarkStart w:id="41" w:name="_Toc3892319"/>
      <w:r w:rsidRPr="001835CB">
        <w:rPr>
          <w:lang w:eastAsia="ja-JP"/>
        </w:rPr>
        <w:t>Code for the block-lattice</w:t>
      </w:r>
      <w:bookmarkEnd w:id="41"/>
    </w:p>
    <w:p w14:paraId="34DDCDDB" w14:textId="77777777" w:rsidR="001835CB" w:rsidRPr="001835CB" w:rsidRDefault="001835CB" w:rsidP="001835CB">
      <w:pPr>
        <w:ind w:firstLine="202"/>
        <w:jc w:val="both"/>
        <w:rPr>
          <w:lang w:eastAsia="ja-JP"/>
        </w:rPr>
      </w:pPr>
      <w:r w:rsidRPr="001835CB">
        <w:rPr>
          <w:lang w:eastAsia="ja-JP"/>
        </w:rPr>
        <w:t xml:space="preserve">The whitepaper “Nano: A Feeless Distributed Cryptocurrency Network” </w:t>
      </w:r>
      <w:r w:rsidRPr="001835CB">
        <w:rPr>
          <w:lang w:eastAsia="ja-JP"/>
        </w:rPr>
        <w:fldChar w:fldCharType="begin" w:fldLock="1"/>
      </w:r>
      <w:r w:rsidRPr="001835CB">
        <w:rPr>
          <w:lang w:eastAsia="ja-JP"/>
        </w:rPr>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uris":["http://www.mendeley.com/documents/?uuid=71b6a291-9268-3cbb-9f53-5b706ccb7d09"]}],"mendeley":{"formattedCitation":"[5]","plainTextFormattedCitation":"[5]","previouslyFormattedCitation":"[5]"},"properties":{"noteIndex":0},"schema":"https://github.com/citation-style-language/schema/raw/master/csl-citation.json"}</w:instrText>
      </w:r>
      <w:r w:rsidRPr="001835CB">
        <w:rPr>
          <w:lang w:eastAsia="ja-JP"/>
        </w:rPr>
        <w:fldChar w:fldCharType="separate"/>
      </w:r>
      <w:r w:rsidRPr="001835CB">
        <w:rPr>
          <w:noProof/>
          <w:lang w:eastAsia="ja-JP"/>
        </w:rPr>
        <w:t>[5]</w:t>
      </w:r>
      <w:r w:rsidRPr="001835CB">
        <w:rPr>
          <w:lang w:eastAsia="ja-JP"/>
        </w:rPr>
        <w:fldChar w:fldCharType="end"/>
      </w:r>
      <w:r w:rsidRPr="001835CB">
        <w:rPr>
          <w:lang w:eastAsia="ja-JP"/>
        </w:rPr>
        <w:t xml:space="preserve"> is used as a starting point for the implementation of the block-lattice with Go.</w:t>
      </w:r>
    </w:p>
    <w:p w14:paraId="3C2F10EB" w14:textId="5FDF047F" w:rsidR="001835CB" w:rsidRPr="001835CB" w:rsidRDefault="001835CB" w:rsidP="001835CB">
      <w:pPr>
        <w:ind w:firstLine="202"/>
        <w:jc w:val="both"/>
        <w:rPr>
          <w:lang w:eastAsia="ja-JP"/>
        </w:rPr>
      </w:pPr>
      <w:r w:rsidRPr="001835CB">
        <w:rPr>
          <w:lang w:eastAsia="ja-JP"/>
        </w:rPr>
        <w:t xml:space="preserve">The block-lattice is made of account-chains that store transactions. These transactions have an index, they have different </w:t>
      </w:r>
      <w:r w:rsidRPr="001835CB">
        <w:rPr>
          <w:i/>
          <w:lang w:eastAsia="ja-JP"/>
        </w:rPr>
        <w:t>types</w:t>
      </w:r>
      <w:r w:rsidRPr="001835CB">
        <w:rPr>
          <w:lang w:eastAsia="ja-JP"/>
        </w:rPr>
        <w:t xml:space="preserve"> (primarily send and receive), they specify the </w:t>
      </w:r>
      <w:r w:rsidRPr="001835CB">
        <w:rPr>
          <w:i/>
          <w:lang w:eastAsia="ja-JP"/>
        </w:rPr>
        <w:t>amount</w:t>
      </w:r>
      <w:r w:rsidRPr="001835CB">
        <w:rPr>
          <w:lang w:eastAsia="ja-JP"/>
        </w:rPr>
        <w:t xml:space="preserve"> being sent/received in the transaction, and they specify the resulting </w:t>
      </w:r>
      <w:r w:rsidRPr="001835CB">
        <w:rPr>
          <w:i/>
          <w:lang w:eastAsia="ja-JP"/>
        </w:rPr>
        <w:t>balance</w:t>
      </w:r>
      <w:r w:rsidRPr="001835CB">
        <w:rPr>
          <w:lang w:eastAsia="ja-JP"/>
        </w:rPr>
        <w:t xml:space="preserve"> </w:t>
      </w:r>
      <w:r w:rsidR="00F16E21">
        <w:rPr>
          <w:lang w:eastAsia="ja-JP"/>
        </w:rPr>
        <w:t xml:space="preserve">in the account </w:t>
      </w:r>
      <w:r w:rsidRPr="001835CB">
        <w:rPr>
          <w:lang w:eastAsia="ja-JP"/>
        </w:rPr>
        <w:t>after the transaction has been completed.</w:t>
      </w:r>
    </w:p>
    <w:p w14:paraId="14FB568C" w14:textId="77777777" w:rsidR="001835CB" w:rsidRPr="00E4639B" w:rsidRDefault="001835CB" w:rsidP="001835CB">
      <w:pPr>
        <w:jc w:val="both"/>
        <w:rPr>
          <w:lang w:eastAsia="ja-JP"/>
        </w:rPr>
      </w:pPr>
    </w:p>
    <w:p w14:paraId="569135A2" w14:textId="77777777" w:rsidR="001835CB" w:rsidRPr="001835CB" w:rsidRDefault="001835CB" w:rsidP="001835CB">
      <w:pPr>
        <w:jc w:val="both"/>
        <w:rPr>
          <w:i/>
          <w:lang w:eastAsia="ja-JP"/>
        </w:rPr>
      </w:pPr>
    </w:p>
    <w:p w14:paraId="1BC36A9C" w14:textId="77777777" w:rsidR="001835CB" w:rsidRPr="001835CB" w:rsidRDefault="001835CB" w:rsidP="00DE5FF8">
      <w:pPr>
        <w:rPr>
          <w:i/>
          <w:lang w:val="es-ES_tradnl" w:eastAsia="ja-JP"/>
        </w:rPr>
      </w:pPr>
      <w:r w:rsidRPr="001835CB">
        <w:rPr>
          <w:i/>
          <w:noProof/>
          <w:lang w:val="es-ES_tradnl" w:eastAsia="ja-JP"/>
        </w:rPr>
        <w:drawing>
          <wp:inline distT="0" distB="0" distL="0" distR="0" wp14:anchorId="0BD55B9C" wp14:editId="13281ECE">
            <wp:extent cx="2037145" cy="202821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41750" cy="2032795"/>
                    </a:xfrm>
                    <a:prstGeom prst="rect">
                      <a:avLst/>
                    </a:prstGeom>
                  </pic:spPr>
                </pic:pic>
              </a:graphicData>
            </a:graphic>
          </wp:inline>
        </w:drawing>
      </w:r>
    </w:p>
    <w:p w14:paraId="32DDA595" w14:textId="77777777" w:rsidR="001835CB" w:rsidRPr="00FB4C19" w:rsidRDefault="001835CB" w:rsidP="001835CB">
      <w:pPr>
        <w:jc w:val="both"/>
        <w:rPr>
          <w:sz w:val="16"/>
          <w:lang w:eastAsia="ja-JP"/>
        </w:rPr>
      </w:pPr>
      <w:bookmarkStart w:id="42" w:name="_Toc3889815"/>
      <w:r w:rsidRPr="00FB4C19">
        <w:rPr>
          <w:sz w:val="16"/>
          <w:lang w:eastAsia="ja-JP"/>
        </w:rPr>
        <w:t xml:space="preserve">Figure </w:t>
      </w:r>
      <w:r w:rsidRPr="00FB4C19">
        <w:rPr>
          <w:sz w:val="16"/>
          <w:lang w:val="es-ES_tradnl" w:eastAsia="ja-JP"/>
        </w:rPr>
        <w:fldChar w:fldCharType="begin"/>
      </w:r>
      <w:r w:rsidRPr="00FB4C19">
        <w:rPr>
          <w:sz w:val="16"/>
          <w:lang w:eastAsia="ja-JP"/>
        </w:rPr>
        <w:instrText xml:space="preserve"> SEQ Figure \* ARABIC </w:instrText>
      </w:r>
      <w:r w:rsidRPr="00FB4C19">
        <w:rPr>
          <w:sz w:val="16"/>
          <w:lang w:val="es-ES_tradnl" w:eastAsia="ja-JP"/>
        </w:rPr>
        <w:fldChar w:fldCharType="separate"/>
      </w:r>
      <w:r w:rsidRPr="00FB4C19">
        <w:rPr>
          <w:sz w:val="16"/>
          <w:lang w:eastAsia="ja-JP"/>
        </w:rPr>
        <w:t>12</w:t>
      </w:r>
      <w:r w:rsidRPr="00FB4C19">
        <w:rPr>
          <w:sz w:val="16"/>
          <w:lang w:eastAsia="ja-JP"/>
        </w:rPr>
        <w:fldChar w:fldCharType="end"/>
      </w:r>
      <w:r w:rsidRPr="00FB4C19">
        <w:rPr>
          <w:sz w:val="16"/>
          <w:lang w:eastAsia="ja-JP"/>
        </w:rPr>
        <w:t>. Basic code for the block-lattice</w:t>
      </w:r>
      <w:bookmarkEnd w:id="42"/>
    </w:p>
    <w:p w14:paraId="54A4FD06" w14:textId="77777777" w:rsidR="001835CB" w:rsidRDefault="001835CB" w:rsidP="001835CB">
      <w:pPr>
        <w:ind w:firstLine="202"/>
        <w:jc w:val="both"/>
        <w:rPr>
          <w:lang w:eastAsia="ja-JP"/>
        </w:rPr>
      </w:pPr>
    </w:p>
    <w:p w14:paraId="7C2626D5" w14:textId="5C1CB6FD" w:rsidR="001835CB" w:rsidRPr="000C4861" w:rsidRDefault="001835CB" w:rsidP="001835CB">
      <w:pPr>
        <w:ind w:firstLine="202"/>
        <w:jc w:val="both"/>
        <w:rPr>
          <w:i/>
          <w:lang w:eastAsia="ja-JP"/>
        </w:rPr>
      </w:pPr>
      <w:r w:rsidRPr="001835CB">
        <w:rPr>
          <w:lang w:eastAsia="ja-JP"/>
        </w:rPr>
        <w:t xml:space="preserve">The specific functions for the block-lattice are </w:t>
      </w:r>
      <w:proofErr w:type="spellStart"/>
      <w:r w:rsidRPr="000C4861">
        <w:rPr>
          <w:i/>
          <w:lang w:eastAsia="ja-JP"/>
        </w:rPr>
        <w:t>generateTransaction</w:t>
      </w:r>
      <w:proofErr w:type="spellEnd"/>
      <w:r w:rsidRPr="001835CB">
        <w:rPr>
          <w:lang w:eastAsia="ja-JP"/>
        </w:rPr>
        <w:t xml:space="preserve"> and </w:t>
      </w:r>
      <w:proofErr w:type="spellStart"/>
      <w:r w:rsidRPr="000C4861">
        <w:rPr>
          <w:i/>
          <w:lang w:eastAsia="ja-JP"/>
        </w:rPr>
        <w:t>appendTransaction</w:t>
      </w:r>
      <w:proofErr w:type="spellEnd"/>
      <w:r w:rsidRPr="000C4861">
        <w:rPr>
          <w:i/>
          <w:lang w:eastAsia="ja-JP"/>
        </w:rPr>
        <w:t>.</w:t>
      </w:r>
    </w:p>
    <w:p w14:paraId="5EACB42F" w14:textId="77777777" w:rsidR="001835CB" w:rsidRPr="001835CB" w:rsidRDefault="001835CB" w:rsidP="009777AA">
      <w:pPr>
        <w:numPr>
          <w:ilvl w:val="0"/>
          <w:numId w:val="9"/>
        </w:numPr>
        <w:jc w:val="both"/>
        <w:rPr>
          <w:lang w:eastAsia="ja-JP"/>
        </w:rPr>
      </w:pPr>
      <w:proofErr w:type="spellStart"/>
      <w:r w:rsidRPr="000C4861">
        <w:rPr>
          <w:i/>
          <w:lang w:eastAsia="ja-JP"/>
        </w:rPr>
        <w:t>generateTransaction</w:t>
      </w:r>
      <w:proofErr w:type="spellEnd"/>
      <w:r w:rsidRPr="001835CB">
        <w:rPr>
          <w:lang w:eastAsia="ja-JP"/>
        </w:rPr>
        <w:t xml:space="preserve"> creates a new transaction to be added to an account-chain.</w:t>
      </w:r>
    </w:p>
    <w:p w14:paraId="03CB5BBE" w14:textId="71276B9E" w:rsidR="00E4639B" w:rsidRPr="00E4639B" w:rsidRDefault="001835CB" w:rsidP="009777AA">
      <w:pPr>
        <w:numPr>
          <w:ilvl w:val="0"/>
          <w:numId w:val="9"/>
        </w:numPr>
        <w:jc w:val="both"/>
        <w:rPr>
          <w:lang w:eastAsia="ja-JP"/>
        </w:rPr>
      </w:pPr>
      <w:proofErr w:type="spellStart"/>
      <w:r w:rsidRPr="000C4861">
        <w:rPr>
          <w:i/>
          <w:lang w:eastAsia="ja-JP"/>
        </w:rPr>
        <w:t>appendTransaction</w:t>
      </w:r>
      <w:proofErr w:type="spellEnd"/>
      <w:r w:rsidRPr="001835CB">
        <w:rPr>
          <w:lang w:eastAsia="ja-JP"/>
        </w:rPr>
        <w:t xml:space="preserve"> adds a transaction to an account-chain.</w:t>
      </w:r>
    </w:p>
    <w:p w14:paraId="512189F0" w14:textId="77777777" w:rsidR="00566042" w:rsidRPr="00566042" w:rsidRDefault="00566042" w:rsidP="00566042">
      <w:pPr>
        <w:pStyle w:val="Heading1"/>
        <w:rPr>
          <w:lang w:eastAsia="ja-JP"/>
        </w:rPr>
      </w:pPr>
      <w:bookmarkStart w:id="43" w:name="_Toc3892320"/>
      <w:r w:rsidRPr="00566042">
        <w:rPr>
          <w:lang w:eastAsia="ja-JP"/>
        </w:rPr>
        <w:t>Data Structure Validation</w:t>
      </w:r>
      <w:bookmarkEnd w:id="43"/>
    </w:p>
    <w:p w14:paraId="0EB59595" w14:textId="10588B7B" w:rsidR="00566042" w:rsidRDefault="00566042" w:rsidP="00566042">
      <w:pPr>
        <w:ind w:firstLine="202"/>
        <w:jc w:val="both"/>
        <w:rPr>
          <w:lang w:eastAsia="ja-JP"/>
        </w:rPr>
      </w:pPr>
      <w:r w:rsidRPr="00566042">
        <w:rPr>
          <w:lang w:eastAsia="ja-JP"/>
        </w:rPr>
        <w:t>The next steps after implementing the data structures is to use the data that was gathered to compare and classify them. The purpose of this classification is to help others decide which data structure to use depending on the fundamental properties they wish to guarantee and the quality attributes they want to prioritize.</w:t>
      </w:r>
    </w:p>
    <w:p w14:paraId="2FEBA38F" w14:textId="77777777" w:rsidR="00566042" w:rsidRPr="00566042" w:rsidRDefault="00566042" w:rsidP="00566042">
      <w:pPr>
        <w:ind w:firstLine="202"/>
        <w:jc w:val="both"/>
        <w:rPr>
          <w:lang w:eastAsia="ja-JP"/>
        </w:rPr>
      </w:pPr>
    </w:p>
    <w:p w14:paraId="67381CFD" w14:textId="7DEE6F6D" w:rsidR="00566042" w:rsidRDefault="00566042" w:rsidP="00566042">
      <w:pPr>
        <w:pStyle w:val="Heading2"/>
        <w:rPr>
          <w:lang w:eastAsia="ja-JP"/>
        </w:rPr>
      </w:pPr>
      <w:bookmarkStart w:id="44" w:name="_Toc3892321"/>
      <w:r w:rsidRPr="00566042">
        <w:rPr>
          <w:lang w:eastAsia="ja-JP"/>
        </w:rPr>
        <w:t>Design of Validation of Results</w:t>
      </w:r>
      <w:bookmarkEnd w:id="44"/>
    </w:p>
    <w:p w14:paraId="3F359791" w14:textId="77777777" w:rsidR="00566042" w:rsidRPr="00566042" w:rsidRDefault="00566042" w:rsidP="00566042">
      <w:pPr>
        <w:rPr>
          <w:lang w:eastAsia="ja-JP"/>
        </w:rPr>
      </w:pPr>
    </w:p>
    <w:p w14:paraId="6EBD0806" w14:textId="77777777" w:rsidR="00566042" w:rsidRPr="00566042" w:rsidRDefault="00566042" w:rsidP="00566042">
      <w:pPr>
        <w:pStyle w:val="Heading3"/>
        <w:rPr>
          <w:lang w:eastAsia="ja-JP"/>
        </w:rPr>
      </w:pPr>
      <w:bookmarkStart w:id="45" w:name="_Toc3892322"/>
      <w:r w:rsidRPr="00566042">
        <w:rPr>
          <w:lang w:eastAsia="ja-JP"/>
        </w:rPr>
        <w:t>Analysis of Fundamental Properties</w:t>
      </w:r>
      <w:bookmarkEnd w:id="45"/>
    </w:p>
    <w:p w14:paraId="64E9C085" w14:textId="77777777" w:rsidR="00566042" w:rsidRPr="00566042" w:rsidRDefault="00566042" w:rsidP="00566042">
      <w:pPr>
        <w:ind w:firstLine="202"/>
        <w:jc w:val="both"/>
        <w:rPr>
          <w:lang w:eastAsia="ja-JP"/>
        </w:rPr>
      </w:pPr>
      <w:r w:rsidRPr="00566042">
        <w:rPr>
          <w:lang w:eastAsia="ja-JP"/>
        </w:rPr>
        <w:t>To determine if and how the three data structures satisfy the fundamental properties of distributed ledgers, the documentation for each of these data structures is analyzed. The result of this analysis is a description of the manner in which each data structure guarantees each property. In case a data structure does not guarantee a certain property there is an explanation of why this is the case.</w:t>
      </w:r>
    </w:p>
    <w:p w14:paraId="72F7305C" w14:textId="6239FD44" w:rsidR="00E4639B" w:rsidRDefault="00E4639B" w:rsidP="00E4639B">
      <w:pPr>
        <w:ind w:firstLine="202"/>
        <w:jc w:val="both"/>
        <w:rPr>
          <w:lang w:eastAsia="ja-JP"/>
        </w:rPr>
      </w:pPr>
    </w:p>
    <w:p w14:paraId="0A541C81" w14:textId="77777777" w:rsidR="00566042" w:rsidRPr="00566042" w:rsidRDefault="00566042" w:rsidP="00566042">
      <w:pPr>
        <w:pStyle w:val="Heading3"/>
        <w:rPr>
          <w:lang w:eastAsia="ja-JP"/>
        </w:rPr>
      </w:pPr>
      <w:bookmarkStart w:id="46" w:name="_Toc3892323"/>
      <w:r w:rsidRPr="00566042">
        <w:rPr>
          <w:lang w:eastAsia="ja-JP"/>
        </w:rPr>
        <w:t>Quantitative Evaluation and Comparison</w:t>
      </w:r>
      <w:bookmarkEnd w:id="46"/>
    </w:p>
    <w:p w14:paraId="6461AC82" w14:textId="32C4B5FB" w:rsidR="00566042" w:rsidRDefault="00566042" w:rsidP="00CE5A0B">
      <w:pPr>
        <w:ind w:firstLine="202"/>
        <w:jc w:val="both"/>
        <w:rPr>
          <w:lang w:eastAsia="ja-JP"/>
        </w:rPr>
      </w:pPr>
      <w:r w:rsidRPr="00566042">
        <w:rPr>
          <w:lang w:eastAsia="ja-JP"/>
        </w:rPr>
        <w:t xml:space="preserve">The key metrics that are evaluated for the blockchain, the tangle, and the block-lattice are </w:t>
      </w:r>
      <w:r w:rsidR="00CE5A0B">
        <w:rPr>
          <w:lang w:eastAsia="ja-JP"/>
        </w:rPr>
        <w:t xml:space="preserve">throughput, latency and size. </w:t>
      </w:r>
      <w:r w:rsidRPr="00566042">
        <w:rPr>
          <w:lang w:eastAsia="ja-JP"/>
        </w:rPr>
        <w:t xml:space="preserve">To measure </w:t>
      </w:r>
      <w:r w:rsidR="00CE5A0B">
        <w:rPr>
          <w:lang w:eastAsia="ja-JP"/>
        </w:rPr>
        <w:t>these</w:t>
      </w:r>
      <w:r w:rsidRPr="00566042">
        <w:rPr>
          <w:lang w:eastAsia="ja-JP"/>
        </w:rPr>
        <w:t xml:space="preserve"> metrics, transactions are submitted to the network by nodes which store the transactions in their copy of the data structure and then share this information with their peers. Each node is deployed in a different virtual machine instance. The instances are setup in a Google Cloud Platform cluster, where each </w:t>
      </w:r>
      <w:r w:rsidR="001C3BCA">
        <w:rPr>
          <w:lang w:eastAsia="ja-JP"/>
        </w:rPr>
        <w:t>instance is a</w:t>
      </w:r>
      <w:r w:rsidR="00286C0B">
        <w:rPr>
          <w:lang w:eastAsia="ja-JP"/>
        </w:rPr>
        <w:t>n</w:t>
      </w:r>
      <w:r w:rsidR="001C3BCA">
        <w:rPr>
          <w:lang w:eastAsia="ja-JP"/>
        </w:rPr>
        <w:t xml:space="preserve"> </w:t>
      </w:r>
      <w:r w:rsidR="001C3BCA" w:rsidRPr="001C3BCA">
        <w:rPr>
          <w:rFonts w:ascii="Courier New" w:hAnsi="Courier New" w:cs="Courier New"/>
          <w:sz w:val="16"/>
          <w:lang w:eastAsia="ja-JP"/>
        </w:rPr>
        <w:t>n1-standard-1</w:t>
      </w:r>
      <w:r w:rsidR="001C3BCA">
        <w:rPr>
          <w:lang w:eastAsia="ja-JP"/>
        </w:rPr>
        <w:t xml:space="preserve"> instance</w:t>
      </w:r>
      <w:r w:rsidRPr="00566042">
        <w:rPr>
          <w:lang w:eastAsia="ja-JP"/>
        </w:rPr>
        <w:t xml:space="preserve"> </w:t>
      </w:r>
      <w:r w:rsidR="00BC7F09">
        <w:rPr>
          <w:lang w:eastAsia="ja-JP"/>
        </w:rPr>
        <w:t xml:space="preserve">that </w:t>
      </w:r>
      <w:r w:rsidRPr="00566042">
        <w:rPr>
          <w:lang w:eastAsia="ja-JP"/>
        </w:rPr>
        <w:t xml:space="preserve">has </w:t>
      </w:r>
      <w:r w:rsidR="00BC7F09">
        <w:rPr>
          <w:lang w:eastAsia="ja-JP"/>
        </w:rPr>
        <w:t>one</w:t>
      </w:r>
      <w:r w:rsidRPr="00566042">
        <w:rPr>
          <w:lang w:eastAsia="ja-JP"/>
        </w:rPr>
        <w:t xml:space="preserve"> virtual CPU, 3.75GB of RAM, 10 GB of hard drive, and runs a Linux operating System. The experiments that are conducted in this research resemble the experiments that were run by </w:t>
      </w:r>
      <w:proofErr w:type="spellStart"/>
      <w:r w:rsidRPr="00566042">
        <w:rPr>
          <w:lang w:eastAsia="ja-JP"/>
        </w:rPr>
        <w:t>Ahn</w:t>
      </w:r>
      <w:proofErr w:type="spellEnd"/>
      <w:r w:rsidRPr="00566042">
        <w:rPr>
          <w:lang w:eastAsia="ja-JP"/>
        </w:rPr>
        <w:t xml:space="preserve"> </w:t>
      </w:r>
      <w:proofErr w:type="spellStart"/>
      <w:r w:rsidRPr="00566042">
        <w:rPr>
          <w:lang w:eastAsia="ja-JP"/>
        </w:rPr>
        <w:t>Dihn</w:t>
      </w:r>
      <w:proofErr w:type="spellEnd"/>
      <w:r w:rsidRPr="00566042">
        <w:rPr>
          <w:lang w:eastAsia="ja-JP"/>
        </w:rPr>
        <w:t xml:space="preserve"> et al. </w:t>
      </w:r>
      <w:r w:rsidRPr="00566042">
        <w:rPr>
          <w:lang w:eastAsia="ja-JP"/>
        </w:rPr>
        <w:fldChar w:fldCharType="begin" w:fldLock="1"/>
      </w:r>
      <w:r w:rsidRPr="00566042">
        <w:rPr>
          <w:lang w:eastAsia="ja-JP"/>
        </w:rPr>
        <w:instrText>ADDIN CSL_CITATION {"citationItems":[{"id":"ITEM-1","itemData":{"DOI":"10.1109/TKDE.2017.2781227","ISSN":"1041-4347","abstract":"Blockchain technologies are gaining massive momentum in the last few years. Blockchains are distributed ledgers that enable parties who do not fully trust each other to maintain a set of global states. The parties agree on the existence, values, and histories of the states. As the technology landscape is expanding rapidly, it is both important and challenging to have a firm grasp of what the core technologies have to offer, especially with respect to their data processing capabilities. In this paper, we first survey the state of the art, focusing on private blockchains (in which parties are authenticated). We analyze both in-production and research systems in four dimensions: distributed ledger, cryptography, consensus protocol, and smart contract. We then present BLOCKBENCH, a benchmarking framework for understanding performance of private blockchains against data processing workloads. We conduct a comprehensive evaluation of three major blockchain systems based on BLOCKBENCH, namely Ethereum, Parity, and Hyperledger Fabric. The results demonstrate several trade-offs in the design space, as well as big performance gaps between blockchain and database systems. Drawing from design principles of database systems, we discuss several research directions for bringing blockchain performance closer to the realm of databases.","author":[{"dropping-particle":"","family":"Dinh","given":"T T A","non-dropping-particle":"","parse-names":false,"suffix":""},{"dropping-particle":"","family":"Liu","given":"R","non-dropping-particle":"","parse-names":false,"suffix":""},{"dropping-particle":"","family":"Zhang","given":"M","non-dropping-particle":"","parse-names":false,"suffix":""},{"dropping-particle":"","family":"Chen","given":"G","non-dropping-particle":"","parse-names":false,"suffix":""},{"dropping-particle":"","family":"Ooi","given":"B C","non-dropping-particle":"","parse-names":false,"suffix":""},{"dropping-particle":"","family":"Wang","given":"J","non-dropping-particle":"","parse-names":false,"suffix":""}],"container-title":"IEEE Transactions on Knowledge and Data Engineering","id":"ITEM-1","issue":"7","issued":{"date-parts":[["2018","7"]]},"page":"1366-1385","title":"Untangling Blockchain: A Data Processing View of Blockchain Systems","type":"article-journal","volume":"30"},"uris":["http://www.mendeley.com/documents/?uuid=0bf9159f-d107-49ce-8215-168d26febc4c"]}],"mendeley":{"formattedCitation":"[12]","plainTextFormattedCitation":"[12]","previouslyFormattedCitation":"[12]"},"properties":{"noteIndex":0},"schema":"https://github.com/citation-style-language/schema/raw/master/csl-citation.json"}</w:instrText>
      </w:r>
      <w:r w:rsidRPr="00566042">
        <w:rPr>
          <w:lang w:eastAsia="ja-JP"/>
        </w:rPr>
        <w:fldChar w:fldCharType="separate"/>
      </w:r>
      <w:r w:rsidRPr="00566042">
        <w:rPr>
          <w:noProof/>
          <w:lang w:eastAsia="ja-JP"/>
        </w:rPr>
        <w:t>[12]</w:t>
      </w:r>
      <w:r w:rsidRPr="00566042">
        <w:rPr>
          <w:lang w:eastAsia="ja-JP"/>
        </w:rPr>
        <w:fldChar w:fldCharType="end"/>
      </w:r>
      <w:r w:rsidRPr="00566042">
        <w:rPr>
          <w:lang w:eastAsia="ja-JP"/>
        </w:rPr>
        <w:t xml:space="preserve"> when they did a comparative study of three blockchain systems, namely Ethereum, Parity, and Hyperledger Fabric.</w:t>
      </w:r>
    </w:p>
    <w:p w14:paraId="5DBE4516" w14:textId="06E60269" w:rsidR="00BC7F09" w:rsidRPr="00566042" w:rsidRDefault="00BC7F09" w:rsidP="00566042">
      <w:pPr>
        <w:ind w:firstLine="202"/>
        <w:jc w:val="both"/>
        <w:rPr>
          <w:lang w:eastAsia="ja-JP"/>
        </w:rPr>
      </w:pPr>
      <w:r>
        <w:rPr>
          <w:lang w:eastAsia="ja-JP"/>
        </w:rPr>
        <w:t>To measure throughput, one node submits as many transactions as it can for one second.</w:t>
      </w:r>
      <w:r w:rsidR="00DF3B5B">
        <w:rPr>
          <w:lang w:eastAsia="ja-JP"/>
        </w:rPr>
        <w:t xml:space="preserve"> </w:t>
      </w:r>
      <w:r>
        <w:rPr>
          <w:lang w:eastAsia="ja-JP"/>
        </w:rPr>
        <w:t xml:space="preserve">Each throughput </w:t>
      </w:r>
      <w:r>
        <w:rPr>
          <w:lang w:eastAsia="ja-JP"/>
        </w:rPr>
        <w:lastRenderedPageBreak/>
        <w:t xml:space="preserve">experiment is repeated five times and standard deviation is indicated in each figure. </w:t>
      </w:r>
      <w:r w:rsidR="00DF3B5B">
        <w:rPr>
          <w:lang w:eastAsia="ja-JP"/>
        </w:rPr>
        <w:t xml:space="preserve">To measure latency, for each transaction, the receiving node(s) subtract the initiation timestamp from the completion timestamp, and the average and standard deviation are </w:t>
      </w:r>
      <w:r w:rsidR="00347EAE">
        <w:rPr>
          <w:lang w:eastAsia="ja-JP"/>
        </w:rPr>
        <w:t>reported</w:t>
      </w:r>
      <w:r w:rsidR="00DF3B5B">
        <w:rPr>
          <w:lang w:eastAsia="ja-JP"/>
        </w:rPr>
        <w:t>.</w:t>
      </w:r>
    </w:p>
    <w:p w14:paraId="7DDEDC07" w14:textId="130E519D" w:rsidR="00E4639B" w:rsidRDefault="00E4639B" w:rsidP="00D45D60">
      <w:pPr>
        <w:jc w:val="both"/>
        <w:rPr>
          <w:lang w:eastAsia="ja-JP"/>
        </w:rPr>
      </w:pPr>
    </w:p>
    <w:p w14:paraId="55E7093F" w14:textId="05B1FAB4" w:rsidR="006C0E8A" w:rsidRPr="006C0E8A" w:rsidRDefault="00D45D60" w:rsidP="006C0E8A">
      <w:pPr>
        <w:pStyle w:val="Heading3"/>
        <w:rPr>
          <w:lang w:eastAsia="ja-JP"/>
        </w:rPr>
      </w:pPr>
      <w:bookmarkStart w:id="47" w:name="_Toc3892324"/>
      <w:r w:rsidRPr="00D45D60">
        <w:rPr>
          <w:lang w:eastAsia="ja-JP"/>
        </w:rPr>
        <w:t>Classification of Data Structures</w:t>
      </w:r>
      <w:bookmarkEnd w:id="47"/>
    </w:p>
    <w:p w14:paraId="353D86FA" w14:textId="2F81103F" w:rsidR="00D45D60" w:rsidRPr="00E60194" w:rsidRDefault="00D45D60" w:rsidP="00691CC8">
      <w:pPr>
        <w:ind w:firstLine="202"/>
        <w:jc w:val="both"/>
      </w:pPr>
      <w:r w:rsidRPr="00E60194">
        <w:t xml:space="preserve">After gathering and analyzing the quantitative information </w:t>
      </w:r>
      <w:r w:rsidR="00EF6B1D">
        <w:t xml:space="preserve">for each of the </w:t>
      </w:r>
      <w:r w:rsidRPr="00E60194">
        <w:t xml:space="preserve">data structures, the aim is to be able to classify them according to their impact on the quality attributes of throughput, latency, and size. </w:t>
      </w:r>
      <w:r w:rsidRPr="00E60194">
        <w:rPr>
          <w:lang w:eastAsia="ja-JP"/>
        </w:rPr>
        <w:t xml:space="preserve">The method of classification that is used mirrors the method used by Xu et al. in their </w:t>
      </w:r>
      <w:r>
        <w:rPr>
          <w:lang w:eastAsia="ja-JP"/>
        </w:rPr>
        <w:t>“</w:t>
      </w:r>
      <w:r w:rsidRPr="00E60194">
        <w:rPr>
          <w:lang w:eastAsia="ja-JP"/>
        </w:rPr>
        <w:t>Taxonomy of Blockchain-Based Systems</w:t>
      </w:r>
      <w:r>
        <w:rPr>
          <w:lang w:eastAsia="ja-JP"/>
        </w:rPr>
        <w:t>”</w:t>
      </w:r>
      <w:r w:rsidR="007F6396">
        <w:rPr>
          <w:lang w:eastAsia="ja-JP"/>
        </w:rPr>
        <w:t xml:space="preserve"> </w:t>
      </w:r>
      <w:r w:rsidR="007F6396">
        <w:rPr>
          <w:lang w:eastAsia="ja-JP"/>
        </w:rPr>
        <w:fldChar w:fldCharType="begin" w:fldLock="1"/>
      </w:r>
      <w:r w:rsidR="004B4CEE">
        <w:rPr>
          <w:lang w:eastAsia="ja-JP"/>
        </w:rPr>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7F6396">
        <w:rPr>
          <w:lang w:eastAsia="ja-JP"/>
        </w:rPr>
        <w:fldChar w:fldCharType="separate"/>
      </w:r>
      <w:r w:rsidR="007F6396" w:rsidRPr="007F6396">
        <w:rPr>
          <w:noProof/>
          <w:lang w:eastAsia="ja-JP"/>
        </w:rPr>
        <w:t>[3]</w:t>
      </w:r>
      <w:r w:rsidR="007F6396">
        <w:rPr>
          <w:lang w:eastAsia="ja-JP"/>
        </w:rPr>
        <w:fldChar w:fldCharType="end"/>
      </w:r>
      <w:r w:rsidRPr="00E60194">
        <w:rPr>
          <w:lang w:eastAsia="ja-JP"/>
        </w:rPr>
        <w:t xml:space="preserve">. This group of authors used a classification scheme to describe the impact of architectural decisions over a group of quality attributes by stating whether each option was less favorable, neutral or more favorable with respect to each attribute. The result of the validation process for the quality attributes </w:t>
      </w:r>
      <w:r>
        <w:rPr>
          <w:lang w:eastAsia="ja-JP"/>
        </w:rPr>
        <w:t>is</w:t>
      </w:r>
      <w:r w:rsidR="00691CC8">
        <w:rPr>
          <w:lang w:eastAsia="ja-JP"/>
        </w:rPr>
        <w:t xml:space="preserve"> </w:t>
      </w:r>
      <w:r w:rsidR="00DE0049" w:rsidRPr="00DE0049">
        <w:rPr>
          <w:lang w:eastAsia="ja-JP"/>
        </w:rPr>
        <w:fldChar w:fldCharType="begin"/>
      </w:r>
      <w:r w:rsidR="00DE0049" w:rsidRPr="00DE0049">
        <w:rPr>
          <w:lang w:eastAsia="ja-JP"/>
        </w:rPr>
        <w:instrText xml:space="preserve"> REF _Ref4316739 \h  \* MERGEFORMAT </w:instrText>
      </w:r>
      <w:r w:rsidR="00DE0049" w:rsidRPr="00DE0049">
        <w:rPr>
          <w:lang w:eastAsia="ja-JP"/>
        </w:rPr>
      </w:r>
      <w:r w:rsidR="00DE0049" w:rsidRPr="00DE0049">
        <w:rPr>
          <w:lang w:eastAsia="ja-JP"/>
        </w:rPr>
        <w:fldChar w:fldCharType="separate"/>
      </w:r>
      <w:r w:rsidR="00FD159D" w:rsidRPr="00FD159D">
        <w:t xml:space="preserve">Table </w:t>
      </w:r>
      <w:r w:rsidR="00FD159D" w:rsidRPr="00FD159D">
        <w:rPr>
          <w:noProof/>
        </w:rPr>
        <w:t>I</w:t>
      </w:r>
      <w:r w:rsidR="00DE0049" w:rsidRPr="00DE0049">
        <w:rPr>
          <w:lang w:eastAsia="ja-JP"/>
        </w:rPr>
        <w:fldChar w:fldCharType="end"/>
      </w:r>
      <w:r w:rsidR="00DE0049">
        <w:rPr>
          <w:lang w:eastAsia="ja-JP"/>
        </w:rPr>
        <w:t xml:space="preserve"> </w:t>
      </w:r>
      <w:r w:rsidRPr="00E60194">
        <w:rPr>
          <w:lang w:eastAsia="ja-JP"/>
        </w:rPr>
        <w:t>with the blanks filled in.</w:t>
      </w:r>
    </w:p>
    <w:p w14:paraId="5296BDD2" w14:textId="763A4FC3" w:rsidR="00D45D60" w:rsidRDefault="00D45D60" w:rsidP="00D45D60"/>
    <w:p w14:paraId="790EE8D0" w14:textId="77777777" w:rsidR="00CC46FB" w:rsidRPr="00B055C1" w:rsidRDefault="00CC46FB" w:rsidP="00D45D60">
      <w:pPr>
        <w:rPr>
          <w:sz w:val="16"/>
        </w:rPr>
      </w:pPr>
    </w:p>
    <w:p w14:paraId="15FC38CB" w14:textId="2AED2546" w:rsidR="00D44656" w:rsidRPr="00D44656" w:rsidRDefault="00D44656" w:rsidP="00D44656">
      <w:pPr>
        <w:pStyle w:val="Caption"/>
        <w:keepNext/>
        <w:rPr>
          <w:i w:val="0"/>
          <w:color w:val="auto"/>
        </w:rPr>
      </w:pPr>
      <w:bookmarkStart w:id="48" w:name="_Ref4316739"/>
      <w:r w:rsidRPr="00D44656">
        <w:rPr>
          <w:i w:val="0"/>
          <w:color w:val="auto"/>
        </w:rPr>
        <w:t xml:space="preserve">Table </w:t>
      </w:r>
      <w:r w:rsidRPr="00D44656">
        <w:rPr>
          <w:i w:val="0"/>
          <w:color w:val="auto"/>
        </w:rPr>
        <w:fldChar w:fldCharType="begin"/>
      </w:r>
      <w:r w:rsidRPr="00D44656">
        <w:rPr>
          <w:i w:val="0"/>
          <w:color w:val="auto"/>
        </w:rPr>
        <w:instrText xml:space="preserve"> SEQ Table \* ROMAN </w:instrText>
      </w:r>
      <w:r w:rsidRPr="00D44656">
        <w:rPr>
          <w:i w:val="0"/>
          <w:color w:val="auto"/>
        </w:rPr>
        <w:fldChar w:fldCharType="separate"/>
      </w:r>
      <w:r w:rsidR="00762002">
        <w:rPr>
          <w:i w:val="0"/>
          <w:noProof/>
          <w:color w:val="auto"/>
        </w:rPr>
        <w:t>I</w:t>
      </w:r>
      <w:r w:rsidRPr="00D44656">
        <w:rPr>
          <w:i w:val="0"/>
          <w:color w:val="auto"/>
        </w:rPr>
        <w:fldChar w:fldCharType="end"/>
      </w:r>
      <w:bookmarkEnd w:id="48"/>
      <w:r w:rsidRPr="00D44656">
        <w:rPr>
          <w:i w:val="0"/>
          <w:color w:val="auto"/>
        </w:rPr>
        <w:t xml:space="preserve">. </w:t>
      </w:r>
      <w:r w:rsidR="00A25E53">
        <w:rPr>
          <w:i w:val="0"/>
          <w:color w:val="auto"/>
        </w:rPr>
        <w:t>Design of c</w:t>
      </w:r>
      <w:r w:rsidRPr="00D44656">
        <w:rPr>
          <w:i w:val="0"/>
          <w:color w:val="auto"/>
        </w:rPr>
        <w:t xml:space="preserve">lassification according to </w:t>
      </w:r>
      <w:r w:rsidR="00C83C8D">
        <w:rPr>
          <w:i w:val="0"/>
          <w:color w:val="auto"/>
        </w:rPr>
        <w:t>i</w:t>
      </w:r>
      <w:r w:rsidRPr="00D44656">
        <w:rPr>
          <w:i w:val="0"/>
          <w:color w:val="auto"/>
        </w:rPr>
        <w:t>mpact on Quality Attributes.</w:t>
      </w:r>
    </w:p>
    <w:p w14:paraId="7A13D63F" w14:textId="2409CD95" w:rsidR="008C5538" w:rsidRDefault="00C95A4E" w:rsidP="008C5538">
      <w:bookmarkStart w:id="49" w:name="_Ref3465831"/>
      <w:r w:rsidRPr="00C95A4E">
        <w:rPr>
          <w:noProof/>
        </w:rPr>
        <w:drawing>
          <wp:inline distT="0" distB="0" distL="0" distR="0" wp14:anchorId="27209F41" wp14:editId="649FBD3C">
            <wp:extent cx="3200400" cy="152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00400" cy="1525270"/>
                    </a:xfrm>
                    <a:prstGeom prst="rect">
                      <a:avLst/>
                    </a:prstGeom>
                    <a:effectLst/>
                  </pic:spPr>
                </pic:pic>
              </a:graphicData>
            </a:graphic>
          </wp:inline>
        </w:drawing>
      </w:r>
    </w:p>
    <w:bookmarkEnd w:id="49"/>
    <w:p w14:paraId="59B25FA9" w14:textId="2B0CBD33" w:rsidR="00154927" w:rsidRDefault="00154927" w:rsidP="00154927"/>
    <w:p w14:paraId="7DB84B57" w14:textId="6CA7CDCD" w:rsidR="00154927" w:rsidRDefault="00154927" w:rsidP="00154927">
      <w:pPr>
        <w:pStyle w:val="Heading1"/>
      </w:pPr>
      <w:bookmarkStart w:id="50" w:name="_Toc3892325"/>
      <w:r w:rsidRPr="00154927">
        <w:t>Report of Results</w:t>
      </w:r>
      <w:bookmarkEnd w:id="50"/>
    </w:p>
    <w:p w14:paraId="7C8F1D5E" w14:textId="77777777" w:rsidR="00154927" w:rsidRPr="00154927" w:rsidRDefault="00154927" w:rsidP="00154927"/>
    <w:p w14:paraId="222F54B9" w14:textId="77777777" w:rsidR="00154927" w:rsidRPr="00154927" w:rsidRDefault="00154927" w:rsidP="00154927">
      <w:pPr>
        <w:pStyle w:val="Heading2"/>
      </w:pPr>
      <w:bookmarkStart w:id="51" w:name="_Toc3892326"/>
      <w:r w:rsidRPr="00154927">
        <w:t>Results of Qualitative Analysis</w:t>
      </w:r>
      <w:bookmarkEnd w:id="51"/>
    </w:p>
    <w:p w14:paraId="0CD20A76" w14:textId="77777777" w:rsidR="00154927" w:rsidRPr="00154927" w:rsidRDefault="00154927" w:rsidP="00154927"/>
    <w:p w14:paraId="70E80EC1" w14:textId="77777777" w:rsidR="00154927" w:rsidRPr="00154927" w:rsidRDefault="00154927" w:rsidP="00154927">
      <w:pPr>
        <w:pStyle w:val="Heading3"/>
      </w:pPr>
      <w:bookmarkStart w:id="52" w:name="_Toc3892327"/>
      <w:r w:rsidRPr="00154927">
        <w:t>The blockchain</w:t>
      </w:r>
      <w:bookmarkEnd w:id="52"/>
    </w:p>
    <w:p w14:paraId="118B03AB" w14:textId="3EDDECC3" w:rsidR="00154927" w:rsidRDefault="00154927" w:rsidP="00154927">
      <w:pPr>
        <w:ind w:firstLine="202"/>
        <w:jc w:val="both"/>
      </w:pPr>
      <w:r w:rsidRPr="00154927">
        <w:t>In Section 2 - Research Problem, the five fundamental properties were defined and there was an explanation of the manner in which blockchains guarantee these properties. However, a more detailed study of blockchains opens room to make further comments about the degree to which the blockchain guarantees equal rights for participants in the network.</w:t>
      </w:r>
    </w:p>
    <w:p w14:paraId="62D0BE0B" w14:textId="77777777" w:rsidR="00D36454" w:rsidRDefault="00D36454" w:rsidP="00154927">
      <w:pPr>
        <w:ind w:firstLine="202"/>
        <w:jc w:val="both"/>
      </w:pPr>
    </w:p>
    <w:p w14:paraId="71F4EC2B" w14:textId="77777777" w:rsidR="00154927" w:rsidRPr="00154927" w:rsidRDefault="00154927" w:rsidP="003B4AB2">
      <w:pPr>
        <w:pStyle w:val="Heading4"/>
      </w:pPr>
      <w:bookmarkStart w:id="53" w:name="_Toc3892328"/>
      <w:r w:rsidRPr="00154927">
        <w:t>Equal Rights</w:t>
      </w:r>
      <w:bookmarkEnd w:id="53"/>
    </w:p>
    <w:p w14:paraId="5C152608" w14:textId="25290D92" w:rsidR="00154927" w:rsidRDefault="00154927" w:rsidP="00154927">
      <w:pPr>
        <w:ind w:firstLine="202"/>
        <w:jc w:val="both"/>
      </w:pPr>
      <w:r w:rsidRPr="00154927">
        <w:t>In the bitcoin blockchain system, there are two distinct types of participants, those who issue transactions, and those who approve transactions, known as miners. According to Popov, the mathematician behind the tangle, “the design of this system creates unavoidable discrimination of some participants …”</w:t>
      </w:r>
      <w:r w:rsidRPr="00154927">
        <w:fldChar w:fldCharType="begin" w:fldLock="1"/>
      </w:r>
      <w:r w:rsidRPr="00154927">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1","uris":["http://www.mendeley.com/documents/?uuid=43124c02-95cc-42c7-8124-5be2797c2e9b"]}],"mendeley":{"formattedCitation":"[4, p. 1]","plainTextFormattedCitation":"[4, p. 1]","previouslyFormattedCitation":"[4, p. 1]"},"properties":{"noteIndex":0},"schema":"https://github.com/citation-style-language/schema/raw/master/csl-citation.json"}</w:instrText>
      </w:r>
      <w:r w:rsidRPr="00154927">
        <w:fldChar w:fldCharType="separate"/>
      </w:r>
      <w:r w:rsidRPr="00154927">
        <w:rPr>
          <w:noProof/>
        </w:rPr>
        <w:t>[4, p. 1]</w:t>
      </w:r>
      <w:r w:rsidRPr="00154927">
        <w:fldChar w:fldCharType="end"/>
      </w:r>
      <w:r w:rsidRPr="00154927">
        <w:t xml:space="preserve">. </w:t>
      </w:r>
      <w:proofErr w:type="spellStart"/>
      <w:r w:rsidRPr="00154927">
        <w:t>LeMahieau</w:t>
      </w:r>
      <w:proofErr w:type="spellEnd"/>
      <w:r w:rsidRPr="00154927">
        <w:t xml:space="preserve">, the researcher who proposes the block-lattice, explains this in more detail: </w:t>
      </w:r>
    </w:p>
    <w:p w14:paraId="32FA6B90" w14:textId="77777777" w:rsidR="003B4AB2" w:rsidRPr="00154927" w:rsidRDefault="003B4AB2" w:rsidP="00154927">
      <w:pPr>
        <w:ind w:firstLine="202"/>
        <w:jc w:val="both"/>
      </w:pPr>
    </w:p>
    <w:p w14:paraId="3260D6DA" w14:textId="48271127" w:rsidR="00154927" w:rsidRDefault="00154927" w:rsidP="00154927">
      <w:pPr>
        <w:ind w:left="202"/>
        <w:jc w:val="both"/>
      </w:pPr>
      <w:r w:rsidRPr="00154927">
        <w:t>“Bitcoin, and other cryptocurrencies, function by achieving consensus on their global ledgers in order to verify legitimate transactions while resisting malicious actors. Bitcoin achieves consensus via an economic measure called Proof of Work (</w:t>
      </w:r>
      <w:proofErr w:type="spellStart"/>
      <w:r w:rsidRPr="00154927">
        <w:t>PoW</w:t>
      </w:r>
      <w:proofErr w:type="spellEnd"/>
      <w:r w:rsidRPr="00154927">
        <w:t xml:space="preserve">). In a </w:t>
      </w:r>
      <w:proofErr w:type="spellStart"/>
      <w:r w:rsidRPr="00154927">
        <w:t>PoW</w:t>
      </w:r>
      <w:proofErr w:type="spellEnd"/>
      <w:r w:rsidRPr="00154927">
        <w:t xml:space="preserve"> system participants compete to compute a number, called a nonce, such that the hash of the entire block is in a target range. This valid range is inversely proportional to the cumulative computation power of the entire Bitcoin network in order to maintain a consistent average time taken to find a valid nonce. The finder of a valid nonce is then allowed to add the block to the blockchain; therefore, those who exhaust more computational resources to compute a nonce play a greater role in the state of the blockchain. </w:t>
      </w:r>
      <w:proofErr w:type="spellStart"/>
      <w:r w:rsidRPr="00154927">
        <w:t>PoW</w:t>
      </w:r>
      <w:proofErr w:type="spellEnd"/>
      <w:r w:rsidRPr="00154927">
        <w:t xml:space="preserve"> provides resistance against a Sybil attack, where an entity behaves as multiple entities to gain additional power in a decentralized system, and also greatly reduces race conditions that inherently exist while accessing a global data-structure.”</w:t>
      </w:r>
      <w:r w:rsidRPr="00154927">
        <w:fldChar w:fldCharType="begin" w:fldLock="1"/>
      </w:r>
      <w:r w:rsidRPr="00154927">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1","uris":["http://www.mendeley.com/documents/?uuid=71b6a291-9268-3cbb-9f53-5b706ccb7d09"]}],"mendeley":{"formattedCitation":"[5, p. 1]","plainTextFormattedCitation":"[5, p. 1]","previouslyFormattedCitation":"[5, p. 1]"},"properties":{"noteIndex":0},"schema":"https://github.com/citation-style-language/schema/raw/master/csl-citation.json"}</w:instrText>
      </w:r>
      <w:r w:rsidRPr="00154927">
        <w:fldChar w:fldCharType="separate"/>
      </w:r>
      <w:r w:rsidRPr="00154927">
        <w:rPr>
          <w:noProof/>
        </w:rPr>
        <w:t>[5, p. 1]</w:t>
      </w:r>
      <w:r w:rsidRPr="00154927">
        <w:fldChar w:fldCharType="end"/>
      </w:r>
      <w:r w:rsidRPr="00154927">
        <w:t xml:space="preserve"> </w:t>
      </w:r>
    </w:p>
    <w:p w14:paraId="1DC9D3EC" w14:textId="62D3B489" w:rsidR="00E03246" w:rsidRDefault="00E03246" w:rsidP="00154927">
      <w:pPr>
        <w:ind w:left="202"/>
        <w:jc w:val="both"/>
      </w:pPr>
    </w:p>
    <w:p w14:paraId="3F42694E" w14:textId="77777777" w:rsidR="00E03246" w:rsidRPr="00E03246" w:rsidRDefault="00E03246" w:rsidP="00E03246">
      <w:pPr>
        <w:pStyle w:val="Heading3"/>
      </w:pPr>
      <w:bookmarkStart w:id="54" w:name="_Toc3892329"/>
      <w:r w:rsidRPr="00E03246">
        <w:t>The tangle</w:t>
      </w:r>
      <w:bookmarkEnd w:id="54"/>
    </w:p>
    <w:p w14:paraId="71CEA55B" w14:textId="77777777" w:rsidR="00E03246" w:rsidRPr="00E03246" w:rsidRDefault="00E03246" w:rsidP="00E03246">
      <w:pPr>
        <w:pStyle w:val="Heading4"/>
        <w:rPr>
          <w:lang w:val="es-ES_tradnl"/>
        </w:rPr>
      </w:pPr>
      <w:bookmarkStart w:id="55" w:name="_Toc3892330"/>
      <w:proofErr w:type="spellStart"/>
      <w:r w:rsidRPr="00E03246">
        <w:rPr>
          <w:lang w:val="es-ES_tradnl"/>
        </w:rPr>
        <w:t>Immutability</w:t>
      </w:r>
      <w:bookmarkEnd w:id="55"/>
      <w:proofErr w:type="spellEnd"/>
    </w:p>
    <w:p w14:paraId="50577CF2" w14:textId="4761422E" w:rsidR="00E03246" w:rsidRPr="00E03246" w:rsidRDefault="00E03246" w:rsidP="00E03246">
      <w:pPr>
        <w:ind w:firstLine="202"/>
        <w:jc w:val="both"/>
      </w:pPr>
      <w:r w:rsidRPr="00E03246">
        <w:t xml:space="preserve">The tangle guarantees that no one is able to change the data that is contained in a committed transaction by using hashes. If a malicious user attempts to alter the information in a transaction, this will cause a change in the hashes of the tangle, causing the protocol to register it an inconsistency in the data structure. “For a node to issue a valid transaction, the node must solve a cryptographic puzzle similar to those in the Bitcoin blockchain. This is achieved by finding a nonce such that the hash of that nonce concatenated with some data from the approved transaction has a particular form” </w:t>
      </w:r>
      <w:r w:rsidRPr="00E03246">
        <w:fldChar w:fldCharType="begin" w:fldLock="1"/>
      </w:r>
      <w:r w:rsidRPr="00E03246">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3","uris":["http://www.mendeley.com/documents/?uuid=43124c02-95cc-42c7-8124-5be2797c2e9b"]}],"mendeley":{"formattedCitation":"[4, p. 3]","plainTextFormattedCitation":"[4, p. 3]","previouslyFormattedCitation":"[4, p. 3]"},"properties":{"noteIndex":0},"schema":"https://github.com/citation-style-language/schema/raw/master/csl-citation.json"}</w:instrText>
      </w:r>
      <w:r w:rsidRPr="00E03246">
        <w:fldChar w:fldCharType="separate"/>
      </w:r>
      <w:r w:rsidRPr="00E03246">
        <w:rPr>
          <w:noProof/>
        </w:rPr>
        <w:t>[4, p. 3]</w:t>
      </w:r>
      <w:r w:rsidRPr="00E03246">
        <w:fldChar w:fldCharType="end"/>
      </w:r>
      <w:r w:rsidRPr="00E03246">
        <w:t>.</w:t>
      </w:r>
    </w:p>
    <w:p w14:paraId="6DFB209A" w14:textId="77777777" w:rsidR="00E03246" w:rsidRPr="00E03246" w:rsidRDefault="00E03246" w:rsidP="00E03246">
      <w:pPr>
        <w:pStyle w:val="Heading4"/>
        <w:rPr>
          <w:lang w:val="es-ES_tradnl"/>
        </w:rPr>
      </w:pPr>
      <w:bookmarkStart w:id="56" w:name="_Toc3892331"/>
      <w:r w:rsidRPr="00E03246">
        <w:rPr>
          <w:lang w:val="es-ES_tradnl"/>
        </w:rPr>
        <w:t>Non-</w:t>
      </w:r>
      <w:proofErr w:type="spellStart"/>
      <w:r w:rsidRPr="00E03246">
        <w:rPr>
          <w:lang w:val="es-ES_tradnl"/>
        </w:rPr>
        <w:t>repudiation</w:t>
      </w:r>
      <w:bookmarkEnd w:id="56"/>
      <w:proofErr w:type="spellEnd"/>
    </w:p>
    <w:p w14:paraId="561EA4C9" w14:textId="7934B89F" w:rsidR="00E03246" w:rsidRDefault="00E03246" w:rsidP="00E03246">
      <w:pPr>
        <w:ind w:firstLine="202"/>
        <w:jc w:val="both"/>
      </w:pPr>
      <w:r w:rsidRPr="00E03246">
        <w:t>Tangle users sign the transactions they initiate with digital signatures, which means that they cannot dispute the authorship or validity of such a transaction.</w:t>
      </w:r>
    </w:p>
    <w:p w14:paraId="769BAAC3" w14:textId="77777777" w:rsidR="00E03246" w:rsidRPr="00E03246" w:rsidRDefault="00E03246" w:rsidP="00E03246">
      <w:pPr>
        <w:ind w:firstLine="202"/>
        <w:jc w:val="both"/>
      </w:pPr>
    </w:p>
    <w:p w14:paraId="70A4A223" w14:textId="77777777" w:rsidR="00E03246" w:rsidRPr="00E03246" w:rsidRDefault="00E03246" w:rsidP="00E03246">
      <w:pPr>
        <w:pStyle w:val="Heading4"/>
        <w:rPr>
          <w:lang w:val="es-ES_tradnl"/>
        </w:rPr>
      </w:pPr>
      <w:bookmarkStart w:id="57" w:name="_Toc3892332"/>
      <w:proofErr w:type="spellStart"/>
      <w:r w:rsidRPr="00E03246">
        <w:rPr>
          <w:lang w:val="es-ES_tradnl"/>
        </w:rPr>
        <w:t>Integrity</w:t>
      </w:r>
      <w:bookmarkEnd w:id="57"/>
      <w:proofErr w:type="spellEnd"/>
    </w:p>
    <w:p w14:paraId="76ED00DD" w14:textId="77777777" w:rsidR="00E03246" w:rsidRPr="00E03246" w:rsidRDefault="00E03246" w:rsidP="00535213">
      <w:pPr>
        <w:ind w:firstLine="202"/>
        <w:jc w:val="both"/>
      </w:pPr>
      <w:r w:rsidRPr="00E03246">
        <w:t>The tangle guarantees data integrity, which means it maintains and assures the accuracy and consistency of data. There are mechanisms in place by which all parties in the system can reach a consensus on the accepted truth. When using the tangle, consensus is achieved via a cumulative Proof of Work (</w:t>
      </w:r>
      <w:proofErr w:type="spellStart"/>
      <w:r w:rsidRPr="00E03246">
        <w:t>PoW</w:t>
      </w:r>
      <w:proofErr w:type="spellEnd"/>
      <w:r w:rsidRPr="00E03246">
        <w:t>) of stacked transactions.</w:t>
      </w:r>
    </w:p>
    <w:p w14:paraId="0964D23F" w14:textId="7DE0BA3E" w:rsidR="00C86144" w:rsidRPr="00C86144" w:rsidRDefault="00E03246" w:rsidP="00C86144">
      <w:pPr>
        <w:pStyle w:val="Heading4"/>
        <w:rPr>
          <w:lang w:val="es-ES_tradnl"/>
        </w:rPr>
      </w:pPr>
      <w:bookmarkStart w:id="58" w:name="_Toc3892333"/>
      <w:proofErr w:type="spellStart"/>
      <w:r w:rsidRPr="00E03246">
        <w:rPr>
          <w:lang w:val="es-ES_tradnl"/>
        </w:rPr>
        <w:t>Transparency</w:t>
      </w:r>
      <w:bookmarkEnd w:id="58"/>
      <w:proofErr w:type="spellEnd"/>
    </w:p>
    <w:p w14:paraId="2972954D" w14:textId="0DC24BEF" w:rsidR="00E03246" w:rsidRPr="004933D4" w:rsidRDefault="00E03246" w:rsidP="00C86144">
      <w:pPr>
        <w:ind w:firstLine="202"/>
        <w:jc w:val="both"/>
        <w:rPr>
          <w:b/>
        </w:rPr>
      </w:pPr>
      <w:r w:rsidRPr="00E03246">
        <w:t xml:space="preserve">On a tangle, the identity of a user is concealed using cryptography so that linking public addresses to individual users is difficult to achieve. The transparency of a tangle comes from the fact that the transactions of each public address are open to viewing. </w:t>
      </w:r>
    </w:p>
    <w:p w14:paraId="2BD672D5" w14:textId="77777777" w:rsidR="00E03246" w:rsidRPr="00E03246" w:rsidRDefault="00E03246" w:rsidP="00C54CDC">
      <w:pPr>
        <w:pStyle w:val="Heading4"/>
        <w:rPr>
          <w:lang w:val="es-ES_tradnl"/>
        </w:rPr>
      </w:pPr>
      <w:bookmarkStart w:id="59" w:name="_Toc3892334"/>
      <w:proofErr w:type="spellStart"/>
      <w:r w:rsidRPr="00E03246">
        <w:rPr>
          <w:lang w:val="es-ES_tradnl"/>
        </w:rPr>
        <w:t>Equal</w:t>
      </w:r>
      <w:proofErr w:type="spellEnd"/>
      <w:r w:rsidRPr="00E03246">
        <w:rPr>
          <w:lang w:val="es-ES_tradnl"/>
        </w:rPr>
        <w:t xml:space="preserve"> </w:t>
      </w:r>
      <w:proofErr w:type="spellStart"/>
      <w:r w:rsidRPr="00E03246">
        <w:rPr>
          <w:lang w:val="es-ES_tradnl"/>
        </w:rPr>
        <w:t>Rights</w:t>
      </w:r>
      <w:bookmarkEnd w:id="59"/>
      <w:proofErr w:type="spellEnd"/>
    </w:p>
    <w:p w14:paraId="5D001045" w14:textId="77777777" w:rsidR="00E03246" w:rsidRPr="00E03246" w:rsidRDefault="00E03246" w:rsidP="00C54CDC">
      <w:pPr>
        <w:ind w:firstLine="202"/>
        <w:jc w:val="both"/>
      </w:pPr>
      <w:r w:rsidRPr="00E03246">
        <w:t xml:space="preserve">All of the participants of a tangle network have equal rights, and there are no privileged users because they all have the same ability to access and manipulate the tangle. With respect </w:t>
      </w:r>
      <w:r w:rsidRPr="00E03246">
        <w:lastRenderedPageBreak/>
        <w:t>to the approval of transactions, “the main idea of the tangle is the following: to issue a transaction, users must work to approve other transactions. Therefore, users who issue a transaction are contributing to the network's security.”</w:t>
      </w:r>
      <w:r w:rsidRPr="00E03246">
        <w:fldChar w:fldCharType="begin" w:fldLock="1"/>
      </w:r>
      <w:r w:rsidRPr="00E03246">
        <w:instrText>ADDIN CSL_CITATION {"citationItems":[{"id":"ITEM-1","itemData":{"abstract":"In this paper we analyze the mathematical foundations of IOTA, a cryp- tocurrency for the Internet-of-Things (IoT) industry. The main feature of this novel cryptocurrency is the tangle, a directed acyclic graph (DAG) for stor- ing transactions. The tangle naturally succeeds the blockchain as its next evolutionary step, and offers features that are required to establish a machine- to-machine micropayment system. An essential contribution of this paper is a family of Markov Chain Monte Carlo (MCMC) algorithms. These algorithms select attachment sites on the tangle for a transaction that has just arrived.","author":[{"dropping-particle":"","family":"Popov","given":"Serguei","non-dropping-particle":"","parse-names":false,"suffix":""}],"id":"ITEM-1","issued":{"date-parts":[["2018"]]},"number-of-pages":"1-28","title":"The Tangle","type":"report"},"locator":"2","uris":["http://www.mendeley.com/documents/?uuid=43124c02-95cc-42c7-8124-5be2797c2e9b"]}],"mendeley":{"formattedCitation":"[4, p. 2]","plainTextFormattedCitation":"[4, p. 2]","previouslyFormattedCitation":"[4, p. 2]"},"properties":{"noteIndex":0},"schema":"https://github.com/citation-style-language/schema/raw/master/csl-citation.json"}</w:instrText>
      </w:r>
      <w:r w:rsidRPr="00E03246">
        <w:fldChar w:fldCharType="separate"/>
      </w:r>
      <w:r w:rsidRPr="00E03246">
        <w:rPr>
          <w:noProof/>
        </w:rPr>
        <w:t>[4, p. 2]</w:t>
      </w:r>
      <w:r w:rsidRPr="00E03246">
        <w:fldChar w:fldCharType="end"/>
      </w:r>
      <w:r w:rsidRPr="00E03246">
        <w:t xml:space="preserve"> </w:t>
      </w:r>
    </w:p>
    <w:p w14:paraId="6EC1E7A0" w14:textId="3B0C04AB" w:rsidR="00E03246" w:rsidRDefault="00E03246" w:rsidP="00154927">
      <w:pPr>
        <w:ind w:left="202"/>
        <w:jc w:val="both"/>
      </w:pPr>
    </w:p>
    <w:p w14:paraId="0A0AB829" w14:textId="77777777" w:rsidR="004B0090" w:rsidRPr="004B0090" w:rsidRDefault="004B0090" w:rsidP="004B0090">
      <w:pPr>
        <w:pStyle w:val="Heading3"/>
      </w:pPr>
      <w:bookmarkStart w:id="60" w:name="_Toc3892335"/>
      <w:r w:rsidRPr="004B0090">
        <w:t>The block-lattice</w:t>
      </w:r>
      <w:bookmarkEnd w:id="60"/>
    </w:p>
    <w:p w14:paraId="5847ACB3" w14:textId="77777777" w:rsidR="004B0090" w:rsidRPr="004B0090" w:rsidRDefault="004B0090" w:rsidP="004B0090">
      <w:pPr>
        <w:pStyle w:val="Heading4"/>
        <w:rPr>
          <w:lang w:val="es-ES_tradnl"/>
        </w:rPr>
      </w:pPr>
      <w:bookmarkStart w:id="61" w:name="_Toc3892336"/>
      <w:proofErr w:type="spellStart"/>
      <w:r w:rsidRPr="004B0090">
        <w:rPr>
          <w:lang w:val="es-ES_tradnl"/>
        </w:rPr>
        <w:t>Immutability</w:t>
      </w:r>
      <w:bookmarkEnd w:id="61"/>
      <w:proofErr w:type="spellEnd"/>
    </w:p>
    <w:p w14:paraId="69BAE5D2" w14:textId="45691EF5" w:rsidR="004B0090" w:rsidRPr="004B0090" w:rsidRDefault="004B0090" w:rsidP="004B0090">
      <w:pPr>
        <w:ind w:firstLine="202"/>
        <w:jc w:val="both"/>
      </w:pPr>
      <w:r w:rsidRPr="004B0090">
        <w:t>According to the Nano whitepaper, the cryptocurrency which uses the block-lattice architecture,</w:t>
      </w:r>
      <w:r>
        <w:t xml:space="preserve"> </w:t>
      </w:r>
      <w:r w:rsidRPr="004B0090">
        <w:t xml:space="preserve">“a send block is immutable once confirmed. Once broadcasted to the network, funds are immediately deducted from the balance of the sender’s account and wait as pending until the receiving party signs a block to accept these funds. Pending funds should not be considered awaiting confirmation, as they are as good as spent from the sender’s account and the sender cannot revoke the transaction” </w:t>
      </w:r>
      <w:r w:rsidRPr="004B0090">
        <w:fldChar w:fldCharType="begin" w:fldLock="1"/>
      </w:r>
      <w:r w:rsidRPr="004B0090">
        <w:instrText>ADDIN CSL_CITATION {"citationItems":[{"id":"ITEM-1","itemData":{"abstract":"—Recently, high demand and limited scalability have increased the average transaction times and fees in popular cryptocurrencies, yielding an unsatisfactory experience. Here we introduce Nano, a cryptocurrency with a novel block-lattice ar-chitecture where each account has its own blockchain, delivering near instantaneous transaction speed and unlimited scalability. Each user has their own blockchain, allowing them to update it asynchronously to the rest of the network, resulting in fast transactions with minimal overhead. Transactions keep track of account balances rather than transaction amounts, allowing aggressive database pruning without compromising security. To date, the Nano network has processed 4.2 million transactions with an unpruned ledger size of only 1.7GB. Nano's feeless, split-second transactions make it the premier cryptocurrency for consumer transactions.","author":[{"dropping-particle":"","family":"Lemahieu","given":"Colin","non-dropping-particle":"","parse-names":false,"suffix":""}],"container-title":"White paper","id":"ITEM-1","issued":{"date-parts":[["2018"]]},"title":"Nano: A Feeless Distributed Cryptocurrency Network","type":"article-journal"},"locator":"3","uris":["http://www.mendeley.com/documents/?uuid=71b6a291-9268-3cbb-9f53-5b706ccb7d09"]}],"mendeley":{"formattedCitation":"[5, p. 3]","plainTextFormattedCitation":"[5, p. 3]","previouslyFormattedCitation":"[5, p. 3]"},"properties":{"noteIndex":0},"schema":"https://github.com/citation-style-language/schema/raw/master/csl-citation.json"}</w:instrText>
      </w:r>
      <w:r w:rsidRPr="004B0090">
        <w:fldChar w:fldCharType="separate"/>
      </w:r>
      <w:r w:rsidRPr="004B0090">
        <w:rPr>
          <w:noProof/>
        </w:rPr>
        <w:t>[5, p. 3]</w:t>
      </w:r>
      <w:r w:rsidRPr="004B0090">
        <w:fldChar w:fldCharType="end"/>
      </w:r>
      <w:r w:rsidRPr="004B0090">
        <w:t>.</w:t>
      </w:r>
    </w:p>
    <w:p w14:paraId="420F8B85" w14:textId="77777777" w:rsidR="004B0090" w:rsidRPr="004B0090" w:rsidRDefault="004B0090" w:rsidP="004B0090">
      <w:pPr>
        <w:pStyle w:val="Heading4"/>
        <w:rPr>
          <w:lang w:val="es-ES_tradnl"/>
        </w:rPr>
      </w:pPr>
      <w:bookmarkStart w:id="62" w:name="_Toc3892337"/>
      <w:r w:rsidRPr="004B0090">
        <w:rPr>
          <w:lang w:val="es-ES_tradnl"/>
        </w:rPr>
        <w:t>Non-</w:t>
      </w:r>
      <w:proofErr w:type="spellStart"/>
      <w:r w:rsidRPr="004B0090">
        <w:rPr>
          <w:lang w:val="es-ES_tradnl"/>
        </w:rPr>
        <w:t>repudiation</w:t>
      </w:r>
      <w:bookmarkEnd w:id="62"/>
      <w:proofErr w:type="spellEnd"/>
    </w:p>
    <w:p w14:paraId="69684C2C" w14:textId="77777777" w:rsidR="004B0090" w:rsidRPr="004B0090" w:rsidRDefault="004B0090" w:rsidP="004B0090">
      <w:pPr>
        <w:ind w:firstLine="202"/>
        <w:jc w:val="both"/>
      </w:pPr>
      <w:r w:rsidRPr="004B0090">
        <w:t>Block-lattice users sign the transactions they initiate with digital signatures, which means that they cannot dispute the authorship or validity of such a transaction.</w:t>
      </w:r>
    </w:p>
    <w:p w14:paraId="613F3289" w14:textId="77777777" w:rsidR="004B0090" w:rsidRPr="004B0090" w:rsidRDefault="004B0090" w:rsidP="004B0090">
      <w:pPr>
        <w:pStyle w:val="Heading4"/>
        <w:rPr>
          <w:lang w:val="es-ES_tradnl"/>
        </w:rPr>
      </w:pPr>
      <w:bookmarkStart w:id="63" w:name="_Toc3892338"/>
      <w:proofErr w:type="spellStart"/>
      <w:r w:rsidRPr="004B0090">
        <w:rPr>
          <w:lang w:val="es-ES_tradnl"/>
        </w:rPr>
        <w:t>Integrity</w:t>
      </w:r>
      <w:bookmarkEnd w:id="63"/>
      <w:proofErr w:type="spellEnd"/>
    </w:p>
    <w:p w14:paraId="5082A9F4" w14:textId="77777777" w:rsidR="004B0090" w:rsidRPr="004B0090" w:rsidRDefault="004B0090" w:rsidP="004B0090">
      <w:pPr>
        <w:ind w:firstLine="202"/>
        <w:jc w:val="both"/>
      </w:pPr>
      <w:r w:rsidRPr="004B0090">
        <w:t>The block-lattice guarantees data integrity, which means it maintains and assures the accuracy and consistency of data. There are mechanisms in place by which all parties in the system can reach a consensus on the accepted truth. When using the block-lattice, consensus is achieved via a balanced-weighted vote on conflicting transactions.</w:t>
      </w:r>
    </w:p>
    <w:p w14:paraId="3FBEDCF8" w14:textId="77777777" w:rsidR="004B0090" w:rsidRPr="004B0090" w:rsidRDefault="004B0090" w:rsidP="004B0090">
      <w:pPr>
        <w:pStyle w:val="Heading4"/>
        <w:rPr>
          <w:lang w:val="es-ES_tradnl"/>
        </w:rPr>
      </w:pPr>
      <w:bookmarkStart w:id="64" w:name="_Toc3892339"/>
      <w:proofErr w:type="spellStart"/>
      <w:r w:rsidRPr="004B0090">
        <w:rPr>
          <w:lang w:val="es-ES_tradnl"/>
        </w:rPr>
        <w:t>Transparency</w:t>
      </w:r>
      <w:bookmarkEnd w:id="64"/>
      <w:proofErr w:type="spellEnd"/>
    </w:p>
    <w:p w14:paraId="182FDC14" w14:textId="77777777" w:rsidR="004B0090" w:rsidRPr="004B0090" w:rsidRDefault="004B0090" w:rsidP="004B0090">
      <w:pPr>
        <w:ind w:firstLine="202"/>
        <w:jc w:val="both"/>
      </w:pPr>
      <w:r w:rsidRPr="004B0090">
        <w:t>On a block-lattice, the identity of a user is concealed using cryptography so that linking public addresses to individual users is difficult to achieve. The transparency of a block-lattice comes from the fact that the holdings and transactions of each public address are open to viewing.</w:t>
      </w:r>
    </w:p>
    <w:p w14:paraId="7F1AB7C4" w14:textId="77777777" w:rsidR="004B0090" w:rsidRPr="004B0090" w:rsidRDefault="004B0090" w:rsidP="004B0090">
      <w:pPr>
        <w:pStyle w:val="Heading4"/>
        <w:rPr>
          <w:lang w:val="es-ES_tradnl"/>
        </w:rPr>
      </w:pPr>
      <w:bookmarkStart w:id="65" w:name="_Toc3892340"/>
      <w:proofErr w:type="spellStart"/>
      <w:r w:rsidRPr="004B0090">
        <w:rPr>
          <w:lang w:val="es-ES_tradnl"/>
        </w:rPr>
        <w:t>Equal</w:t>
      </w:r>
      <w:proofErr w:type="spellEnd"/>
      <w:r w:rsidRPr="004B0090">
        <w:rPr>
          <w:lang w:val="es-ES_tradnl"/>
        </w:rPr>
        <w:t xml:space="preserve"> </w:t>
      </w:r>
      <w:proofErr w:type="spellStart"/>
      <w:r w:rsidRPr="004B0090">
        <w:rPr>
          <w:lang w:val="es-ES_tradnl"/>
        </w:rPr>
        <w:t>Rights</w:t>
      </w:r>
      <w:bookmarkEnd w:id="65"/>
      <w:proofErr w:type="spellEnd"/>
    </w:p>
    <w:p w14:paraId="3F08C580" w14:textId="095FF77B" w:rsidR="004B0090" w:rsidRPr="004B0090" w:rsidRDefault="004B0090" w:rsidP="003906AA">
      <w:pPr>
        <w:ind w:firstLine="202"/>
        <w:jc w:val="both"/>
      </w:pPr>
      <w:r w:rsidRPr="004B0090">
        <w:t xml:space="preserve">All of the participants of a block-lattice network have equal rights, and there are no privileged users because they all have the same ability to access and manipulate their own account-chain. Regarding transaction verification, “each individual user provides the computational power for the verification of their own transactions, meaning entire network is not required to update the overall ledger together in massive blocks.” </w:t>
      </w:r>
      <w:r w:rsidRPr="004B0090">
        <w:fldChar w:fldCharType="begin" w:fldLock="1"/>
      </w:r>
      <w:r w:rsidR="00244844">
        <w:instrText>ADDIN CSL_CITATION {"citationItems":[{"id":"ITEM-1","itemData":{"URL":"https://nano.org/en/about/","author":[{"dropping-particle":"","family":"The Nano Team","given":"","non-dropping-particle":"","parse-names":false,"suffix":""}],"id":"ITEM-1","issued":{"date-parts":[["0"]]},"title":"About Nano","type":"webpage"},"uris":["http://www.mendeley.com/documents/?uuid=c6230f42-e243-41bb-9d04-b633ef2f7b6f"]}],"mendeley":{"formattedCitation":"[21]","plainTextFormattedCitation":"[21]","previouslyFormattedCitation":"[21]"},"properties":{"noteIndex":0},"schema":"https://github.com/citation-style-language/schema/raw/master/csl-citation.json"}</w:instrText>
      </w:r>
      <w:r w:rsidRPr="004B0090">
        <w:fldChar w:fldCharType="separate"/>
      </w:r>
      <w:r w:rsidR="008F0D33" w:rsidRPr="008F0D33">
        <w:rPr>
          <w:noProof/>
        </w:rPr>
        <w:t>[21]</w:t>
      </w:r>
      <w:r w:rsidRPr="004B0090">
        <w:fldChar w:fldCharType="end"/>
      </w:r>
    </w:p>
    <w:p w14:paraId="571BE56B" w14:textId="79C82234" w:rsidR="004B0090" w:rsidRDefault="004B0090" w:rsidP="00154927">
      <w:pPr>
        <w:ind w:left="202"/>
        <w:jc w:val="both"/>
      </w:pPr>
    </w:p>
    <w:p w14:paraId="76BEBC5A" w14:textId="77777777" w:rsidR="00715E8E" w:rsidRPr="00715E8E" w:rsidRDefault="00715E8E" w:rsidP="00715E8E">
      <w:pPr>
        <w:pStyle w:val="Heading2"/>
      </w:pPr>
      <w:bookmarkStart w:id="66" w:name="_Toc3892341"/>
      <w:r w:rsidRPr="00715E8E">
        <w:t>Results of Quantitative Analysis</w:t>
      </w:r>
      <w:bookmarkEnd w:id="66"/>
    </w:p>
    <w:p w14:paraId="0E4CB352" w14:textId="0660B9BC" w:rsidR="00715E8E" w:rsidRDefault="00715E8E" w:rsidP="00715E8E">
      <w:pPr>
        <w:ind w:firstLine="202"/>
        <w:jc w:val="both"/>
      </w:pPr>
      <w:r w:rsidRPr="00715E8E">
        <w:t>After conducting the quantitative analysis, the following conclusions can be made regarding the degree to which the different data structures satisfy important quality attributes of distributed ledgers.</w:t>
      </w:r>
    </w:p>
    <w:p w14:paraId="47C217C5" w14:textId="77777777" w:rsidR="00715E8E" w:rsidRPr="00715E8E" w:rsidRDefault="00715E8E" w:rsidP="00715E8E">
      <w:pPr>
        <w:ind w:firstLine="202"/>
        <w:jc w:val="both"/>
      </w:pPr>
    </w:p>
    <w:p w14:paraId="2F88168C" w14:textId="77777777" w:rsidR="00715E8E" w:rsidRPr="00715E8E" w:rsidRDefault="00715E8E" w:rsidP="00715E8E">
      <w:pPr>
        <w:pStyle w:val="Heading3"/>
      </w:pPr>
      <w:bookmarkStart w:id="67" w:name="_Toc3892342"/>
      <w:r w:rsidRPr="00715E8E">
        <w:t>Throughput</w:t>
      </w:r>
      <w:bookmarkEnd w:id="67"/>
    </w:p>
    <w:p w14:paraId="12D5D6D3" w14:textId="6BE2C459" w:rsidR="00715E8E" w:rsidRDefault="00715E8E" w:rsidP="00715E8E">
      <w:pPr>
        <w:ind w:firstLine="202"/>
        <w:jc w:val="both"/>
      </w:pPr>
      <w:r w:rsidRPr="00715E8E">
        <w:t xml:space="preserve">The data structure with the best throughput by a large margin is the block-lattice.  </w:t>
      </w:r>
      <w:r w:rsidRPr="00715E8E">
        <w:fldChar w:fldCharType="begin"/>
      </w:r>
      <w:r w:rsidRPr="00715E8E">
        <w:instrText xml:space="preserve"> REF _Ref3470326 \h </w:instrText>
      </w:r>
      <w:r w:rsidRPr="00715E8E">
        <w:fldChar w:fldCharType="separate"/>
      </w:r>
      <w:r w:rsidRPr="00715E8E">
        <w:t>Figure 8</w:t>
      </w:r>
      <w:r w:rsidRPr="00715E8E">
        <w:fldChar w:fldCharType="end"/>
      </w:r>
      <w:r w:rsidRPr="00715E8E">
        <w:t xml:space="preserve"> shows that the difference in throughput is very large between the block-lattice and the other two data structures. It also shows that the blockchain has </w:t>
      </w:r>
      <w:r w:rsidRPr="00715E8E">
        <w:t>a better throughput than the tangle which has the worst throughput of the three.</w:t>
      </w:r>
    </w:p>
    <w:p w14:paraId="761F7674" w14:textId="301045F7" w:rsidR="00715E8E" w:rsidRDefault="00715E8E" w:rsidP="00715E8E">
      <w:pPr>
        <w:ind w:firstLine="202"/>
        <w:jc w:val="both"/>
      </w:pPr>
    </w:p>
    <w:p w14:paraId="5A898486" w14:textId="7C2321CB" w:rsidR="004D3760" w:rsidRDefault="00274256" w:rsidP="004D3760">
      <w:bookmarkStart w:id="68" w:name="_Ref3470326"/>
      <w:bookmarkStart w:id="69" w:name="_Toc3889816"/>
      <w:r>
        <w:rPr>
          <w:noProof/>
        </w:rPr>
        <w:drawing>
          <wp:inline distT="0" distB="0" distL="0" distR="0" wp14:anchorId="6AD46AD2" wp14:editId="6909A368">
            <wp:extent cx="3200400" cy="213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2133600"/>
                    </a:xfrm>
                    <a:prstGeom prst="rect">
                      <a:avLst/>
                    </a:prstGeom>
                  </pic:spPr>
                </pic:pic>
              </a:graphicData>
            </a:graphic>
          </wp:inline>
        </w:drawing>
      </w:r>
    </w:p>
    <w:p w14:paraId="2B8BF750" w14:textId="41043C49" w:rsidR="00715E8E" w:rsidRPr="004D3760" w:rsidRDefault="00715E8E" w:rsidP="004D3760">
      <w:pPr>
        <w:rPr>
          <w:sz w:val="16"/>
        </w:rPr>
      </w:pPr>
      <w:r w:rsidRPr="004D3760">
        <w:rPr>
          <w:sz w:val="16"/>
        </w:rPr>
        <w:t xml:space="preserve">Figure </w:t>
      </w:r>
      <w:r w:rsidRPr="004D3760">
        <w:rPr>
          <w:sz w:val="16"/>
          <w:lang w:val="es-ES_tradnl"/>
        </w:rPr>
        <w:fldChar w:fldCharType="begin"/>
      </w:r>
      <w:r w:rsidRPr="004D3760">
        <w:rPr>
          <w:sz w:val="16"/>
        </w:rPr>
        <w:instrText xml:space="preserve"> SEQ Figure \* ARABIC </w:instrText>
      </w:r>
      <w:r w:rsidRPr="004D3760">
        <w:rPr>
          <w:sz w:val="16"/>
          <w:lang w:val="es-ES_tradnl"/>
        </w:rPr>
        <w:fldChar w:fldCharType="separate"/>
      </w:r>
      <w:r w:rsidRPr="004D3760">
        <w:rPr>
          <w:sz w:val="16"/>
        </w:rPr>
        <w:t>13</w:t>
      </w:r>
      <w:r w:rsidRPr="004D3760">
        <w:rPr>
          <w:sz w:val="16"/>
        </w:rPr>
        <w:fldChar w:fldCharType="end"/>
      </w:r>
      <w:bookmarkEnd w:id="68"/>
      <w:r w:rsidRPr="004D3760">
        <w:rPr>
          <w:sz w:val="16"/>
        </w:rPr>
        <w:t>. Throughput for the three data structures.</w:t>
      </w:r>
      <w:bookmarkEnd w:id="69"/>
    </w:p>
    <w:p w14:paraId="0DD52759" w14:textId="77777777" w:rsidR="00715E8E" w:rsidRPr="00154927" w:rsidRDefault="00715E8E" w:rsidP="00154927">
      <w:pPr>
        <w:ind w:left="202"/>
        <w:jc w:val="both"/>
      </w:pPr>
    </w:p>
    <w:p w14:paraId="4D4DA6E9" w14:textId="77777777" w:rsidR="00715E8E" w:rsidRPr="00715E8E" w:rsidRDefault="00715E8E" w:rsidP="008020BF">
      <w:pPr>
        <w:pStyle w:val="Heading3"/>
      </w:pPr>
      <w:bookmarkStart w:id="70" w:name="_Toc3892343"/>
      <w:r w:rsidRPr="00715E8E">
        <w:t>Latency</w:t>
      </w:r>
      <w:bookmarkEnd w:id="70"/>
    </w:p>
    <w:p w14:paraId="6F291C75" w14:textId="77777777" w:rsidR="001C3BCA" w:rsidRDefault="001C3BCA" w:rsidP="00715E8E">
      <w:pPr>
        <w:ind w:firstLine="202"/>
        <w:jc w:val="both"/>
      </w:pPr>
    </w:p>
    <w:p w14:paraId="37090F90" w14:textId="56A0BABF" w:rsidR="00715E8E" w:rsidRPr="00715E8E" w:rsidRDefault="00715E8E" w:rsidP="00715E8E">
      <w:pPr>
        <w:ind w:firstLine="202"/>
        <w:jc w:val="both"/>
      </w:pPr>
      <w:r w:rsidRPr="00715E8E">
        <w:t>The latency of a transaction is the time spent from the moment of its submission until it is completed. This time may vary depending on the size of the data structure and that is why it is measured for different transactions as each data structure continues to grow (transaction number: 50, 100, 200, 400</w:t>
      </w:r>
      <w:r w:rsidR="001C3BCA">
        <w:t>, and 800</w:t>
      </w:r>
      <w:r w:rsidRPr="00715E8E">
        <w:t xml:space="preserve">). </w:t>
      </w:r>
    </w:p>
    <w:p w14:paraId="71A6D5C2" w14:textId="56532602" w:rsidR="00715E8E" w:rsidRPr="00715E8E" w:rsidRDefault="00715E8E" w:rsidP="00C8166B">
      <w:pPr>
        <w:ind w:firstLine="202"/>
        <w:jc w:val="both"/>
      </w:pPr>
      <w:r w:rsidRPr="00715E8E">
        <w:t xml:space="preserve">The data structure with the best latency is the blockchain. </w:t>
      </w:r>
      <w:r w:rsidRPr="00715E8E">
        <w:fldChar w:fldCharType="begin"/>
      </w:r>
      <w:r w:rsidRPr="00715E8E">
        <w:instrText xml:space="preserve"> REF _Ref3471469 \h </w:instrText>
      </w:r>
      <w:r w:rsidRPr="00715E8E">
        <w:fldChar w:fldCharType="separate"/>
      </w:r>
      <w:r w:rsidRPr="00715E8E">
        <w:t>Figure 9</w:t>
      </w:r>
      <w:r w:rsidRPr="00715E8E">
        <w:fldChar w:fldCharType="end"/>
      </w:r>
      <w:r w:rsidR="00DD1BC7">
        <w:t xml:space="preserve"> (network with 8 nodes)</w:t>
      </w:r>
      <w:r w:rsidRPr="00715E8E">
        <w:t xml:space="preserve">, </w:t>
      </w:r>
      <w:r w:rsidRPr="00715E8E">
        <w:fldChar w:fldCharType="begin"/>
      </w:r>
      <w:r w:rsidRPr="00715E8E">
        <w:instrText xml:space="preserve"> REF _Ref3472363 \h </w:instrText>
      </w:r>
      <w:r w:rsidRPr="00715E8E">
        <w:fldChar w:fldCharType="separate"/>
      </w:r>
      <w:r w:rsidRPr="00715E8E">
        <w:t>Figure 10</w:t>
      </w:r>
      <w:r w:rsidRPr="00715E8E">
        <w:fldChar w:fldCharType="end"/>
      </w:r>
      <w:r w:rsidR="00DD1BC7">
        <w:t xml:space="preserve"> (network with 4 nodes)</w:t>
      </w:r>
      <w:r w:rsidRPr="00715E8E">
        <w:t xml:space="preserve">, and </w:t>
      </w:r>
      <w:r w:rsidRPr="00715E8E">
        <w:fldChar w:fldCharType="begin"/>
      </w:r>
      <w:r w:rsidRPr="00715E8E">
        <w:instrText xml:space="preserve"> REF _Ref3472747 \h </w:instrText>
      </w:r>
      <w:r w:rsidRPr="00715E8E">
        <w:fldChar w:fldCharType="separate"/>
      </w:r>
      <w:r w:rsidRPr="00715E8E">
        <w:t>Figure 11</w:t>
      </w:r>
      <w:r w:rsidRPr="00715E8E">
        <w:fldChar w:fldCharType="end"/>
      </w:r>
      <w:r w:rsidRPr="00715E8E">
        <w:t xml:space="preserve"> </w:t>
      </w:r>
      <w:r w:rsidR="00DD1BC7">
        <w:t xml:space="preserve">(network with 2 nodes) </w:t>
      </w:r>
      <w:r w:rsidRPr="00715E8E">
        <w:t>show that from transaction number 50 onwards, the blockchain has a better latency than the block-lattice and the tangle. The latency for the tangle for transaction number 100 and above is in the order of seconds and massively exceeds that of the other two data structures.</w:t>
      </w:r>
      <w:r w:rsidR="00AC645D">
        <w:t xml:space="preserve"> The experimental data show</w:t>
      </w:r>
      <w:r w:rsidR="00747456">
        <w:t>s</w:t>
      </w:r>
      <w:r w:rsidR="00AC645D">
        <w:t xml:space="preserve"> that average latency is </w:t>
      </w:r>
      <w:r w:rsidR="00FA6327">
        <w:t xml:space="preserve">more-or-less </w:t>
      </w:r>
      <w:r w:rsidR="004C4450">
        <w:t xml:space="preserve">independent of the network sizes that were </w:t>
      </w:r>
      <w:r w:rsidR="00DE1BB1">
        <w:t>chosen</w:t>
      </w:r>
      <w:r w:rsidR="004C4450">
        <w:t xml:space="preserve">. </w:t>
      </w:r>
    </w:p>
    <w:p w14:paraId="6D5B021E" w14:textId="1B74F8DC" w:rsidR="00AF5A18" w:rsidRDefault="00AF5A18" w:rsidP="00715E8E">
      <w:pPr>
        <w:jc w:val="both"/>
      </w:pPr>
    </w:p>
    <w:p w14:paraId="717BD24E" w14:textId="2438B507" w:rsidR="0071594C" w:rsidRDefault="0071594C" w:rsidP="00715E8E">
      <w:pPr>
        <w:jc w:val="both"/>
      </w:pPr>
      <w:r w:rsidRPr="0071594C">
        <w:rPr>
          <w:noProof/>
        </w:rPr>
        <w:drawing>
          <wp:inline distT="0" distB="0" distL="0" distR="0" wp14:anchorId="2E85A642" wp14:editId="4B9DC52C">
            <wp:extent cx="3200400" cy="19297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1929765"/>
                    </a:xfrm>
                    <a:prstGeom prst="rect">
                      <a:avLst/>
                    </a:prstGeom>
                  </pic:spPr>
                </pic:pic>
              </a:graphicData>
            </a:graphic>
          </wp:inline>
        </w:drawing>
      </w:r>
    </w:p>
    <w:p w14:paraId="60313A48" w14:textId="71C332D5" w:rsidR="00715E8E" w:rsidRDefault="00715E8E" w:rsidP="00715E8E">
      <w:pPr>
        <w:jc w:val="both"/>
        <w:rPr>
          <w:sz w:val="16"/>
        </w:rPr>
      </w:pPr>
      <w:bookmarkStart w:id="71" w:name="_Ref3471469"/>
      <w:bookmarkStart w:id="72" w:name="_Toc3889817"/>
      <w:r w:rsidRPr="00AF5A18">
        <w:rPr>
          <w:sz w:val="16"/>
        </w:rPr>
        <w:t xml:space="preserve">Figure </w:t>
      </w:r>
      <w:r w:rsidRPr="00AF5A18">
        <w:rPr>
          <w:sz w:val="16"/>
          <w:lang w:val="es-ES_tradnl"/>
        </w:rPr>
        <w:fldChar w:fldCharType="begin"/>
      </w:r>
      <w:r w:rsidRPr="00AF5A18">
        <w:rPr>
          <w:sz w:val="16"/>
        </w:rPr>
        <w:instrText xml:space="preserve"> SEQ Figure \* ARABIC </w:instrText>
      </w:r>
      <w:r w:rsidRPr="00AF5A18">
        <w:rPr>
          <w:sz w:val="16"/>
          <w:lang w:val="es-ES_tradnl"/>
        </w:rPr>
        <w:fldChar w:fldCharType="separate"/>
      </w:r>
      <w:r w:rsidRPr="00AF5A18">
        <w:rPr>
          <w:sz w:val="16"/>
        </w:rPr>
        <w:t>14</w:t>
      </w:r>
      <w:r w:rsidRPr="00AF5A18">
        <w:rPr>
          <w:sz w:val="16"/>
        </w:rPr>
        <w:fldChar w:fldCharType="end"/>
      </w:r>
      <w:bookmarkEnd w:id="71"/>
      <w:r w:rsidRPr="00AF5A18">
        <w:rPr>
          <w:sz w:val="16"/>
        </w:rPr>
        <w:t>. Latency for the three data structures on a network with 8 nodes.</w:t>
      </w:r>
      <w:bookmarkEnd w:id="72"/>
    </w:p>
    <w:p w14:paraId="22938696" w14:textId="77777777" w:rsidR="003C373A" w:rsidRPr="00AF5A18" w:rsidRDefault="003C373A" w:rsidP="00715E8E">
      <w:pPr>
        <w:jc w:val="both"/>
        <w:rPr>
          <w:sz w:val="16"/>
        </w:rPr>
      </w:pPr>
    </w:p>
    <w:p w14:paraId="55A163BD" w14:textId="17AD2747" w:rsidR="00FE0820" w:rsidRPr="00FE0820" w:rsidRDefault="0071594C" w:rsidP="00FE0820">
      <w:pPr>
        <w:jc w:val="both"/>
        <w:rPr>
          <w:lang w:val="es-ES_tradnl"/>
        </w:rPr>
      </w:pPr>
      <w:r w:rsidRPr="0071594C">
        <w:rPr>
          <w:noProof/>
          <w:lang w:val="es-ES_tradnl"/>
        </w:rPr>
        <w:lastRenderedPageBreak/>
        <w:drawing>
          <wp:inline distT="0" distB="0" distL="0" distR="0" wp14:anchorId="68C89B38" wp14:editId="5ACE51A5">
            <wp:extent cx="3200400" cy="21431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2143125"/>
                    </a:xfrm>
                    <a:prstGeom prst="rect">
                      <a:avLst/>
                    </a:prstGeom>
                  </pic:spPr>
                </pic:pic>
              </a:graphicData>
            </a:graphic>
          </wp:inline>
        </w:drawing>
      </w:r>
    </w:p>
    <w:p w14:paraId="2B7C358F" w14:textId="54CD4B60" w:rsidR="00FE0820" w:rsidRPr="00BC42A4" w:rsidRDefault="00FE0820" w:rsidP="00FE0820">
      <w:pPr>
        <w:jc w:val="both"/>
        <w:rPr>
          <w:sz w:val="16"/>
        </w:rPr>
      </w:pPr>
      <w:bookmarkStart w:id="73" w:name="_Ref3472363"/>
      <w:bookmarkStart w:id="74" w:name="_Toc3889818"/>
      <w:r w:rsidRPr="00BC42A4">
        <w:rPr>
          <w:sz w:val="16"/>
        </w:rPr>
        <w:t xml:space="preserve">Figure </w:t>
      </w:r>
      <w:r w:rsidRPr="00BC42A4">
        <w:rPr>
          <w:sz w:val="16"/>
          <w:lang w:val="es-ES_tradnl"/>
        </w:rPr>
        <w:fldChar w:fldCharType="begin"/>
      </w:r>
      <w:r w:rsidRPr="00BC42A4">
        <w:rPr>
          <w:sz w:val="16"/>
        </w:rPr>
        <w:instrText xml:space="preserve"> SEQ Figure \* ARABIC </w:instrText>
      </w:r>
      <w:r w:rsidRPr="00BC42A4">
        <w:rPr>
          <w:sz w:val="16"/>
          <w:lang w:val="es-ES_tradnl"/>
        </w:rPr>
        <w:fldChar w:fldCharType="separate"/>
      </w:r>
      <w:r w:rsidRPr="00BC42A4">
        <w:rPr>
          <w:sz w:val="16"/>
        </w:rPr>
        <w:t>15</w:t>
      </w:r>
      <w:r w:rsidRPr="00BC42A4">
        <w:rPr>
          <w:sz w:val="16"/>
        </w:rPr>
        <w:fldChar w:fldCharType="end"/>
      </w:r>
      <w:bookmarkEnd w:id="73"/>
      <w:r w:rsidRPr="00BC42A4">
        <w:rPr>
          <w:sz w:val="16"/>
        </w:rPr>
        <w:t>. Latency for the three data structures on a network with 4 nodes.</w:t>
      </w:r>
      <w:bookmarkEnd w:id="74"/>
    </w:p>
    <w:p w14:paraId="2FE1BEEB" w14:textId="77777777" w:rsidR="00BC42A4" w:rsidRDefault="00BC42A4" w:rsidP="00FE0820">
      <w:pPr>
        <w:jc w:val="both"/>
      </w:pPr>
    </w:p>
    <w:p w14:paraId="571F7801" w14:textId="2D032F1F" w:rsidR="00FE0820" w:rsidRPr="00FE0820" w:rsidRDefault="0071594C" w:rsidP="00FE0820">
      <w:pPr>
        <w:jc w:val="both"/>
        <w:rPr>
          <w:lang w:val="es-ES_tradnl"/>
        </w:rPr>
      </w:pPr>
      <w:r w:rsidRPr="0071594C">
        <w:rPr>
          <w:noProof/>
          <w:lang w:val="es-ES_tradnl"/>
        </w:rPr>
        <w:drawing>
          <wp:inline distT="0" distB="0" distL="0" distR="0" wp14:anchorId="6E337361" wp14:editId="2A16B207">
            <wp:extent cx="3200400" cy="2164715"/>
            <wp:effectExtent l="0" t="0" r="381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164715"/>
                    </a:xfrm>
                    <a:prstGeom prst="rect">
                      <a:avLst/>
                    </a:prstGeom>
                  </pic:spPr>
                </pic:pic>
              </a:graphicData>
            </a:graphic>
          </wp:inline>
        </w:drawing>
      </w:r>
    </w:p>
    <w:p w14:paraId="1863EC76" w14:textId="32310AB4" w:rsidR="00FE0820" w:rsidRPr="00BC42A4" w:rsidRDefault="00FE0820" w:rsidP="00715E8E">
      <w:pPr>
        <w:jc w:val="both"/>
        <w:rPr>
          <w:sz w:val="16"/>
        </w:rPr>
      </w:pPr>
      <w:bookmarkStart w:id="75" w:name="_Ref3472747"/>
      <w:bookmarkStart w:id="76" w:name="_Toc3889819"/>
      <w:r w:rsidRPr="00BC42A4">
        <w:rPr>
          <w:sz w:val="16"/>
        </w:rPr>
        <w:t xml:space="preserve">Figure </w:t>
      </w:r>
      <w:r w:rsidRPr="00BC42A4">
        <w:rPr>
          <w:sz w:val="16"/>
          <w:lang w:val="es-ES_tradnl"/>
        </w:rPr>
        <w:fldChar w:fldCharType="begin"/>
      </w:r>
      <w:r w:rsidRPr="00BC42A4">
        <w:rPr>
          <w:sz w:val="16"/>
        </w:rPr>
        <w:instrText xml:space="preserve"> SEQ Figure \* ARABIC </w:instrText>
      </w:r>
      <w:r w:rsidRPr="00BC42A4">
        <w:rPr>
          <w:sz w:val="16"/>
          <w:lang w:val="es-ES_tradnl"/>
        </w:rPr>
        <w:fldChar w:fldCharType="separate"/>
      </w:r>
      <w:r w:rsidRPr="00BC42A4">
        <w:rPr>
          <w:sz w:val="16"/>
        </w:rPr>
        <w:t>16</w:t>
      </w:r>
      <w:r w:rsidRPr="00BC42A4">
        <w:rPr>
          <w:sz w:val="16"/>
        </w:rPr>
        <w:fldChar w:fldCharType="end"/>
      </w:r>
      <w:bookmarkEnd w:id="75"/>
      <w:r w:rsidRPr="00BC42A4">
        <w:rPr>
          <w:sz w:val="16"/>
        </w:rPr>
        <w:t>. Latency for the three data structures on a network with 2 nodes.</w:t>
      </w:r>
      <w:bookmarkEnd w:id="76"/>
    </w:p>
    <w:p w14:paraId="1E745E74" w14:textId="77777777" w:rsidR="005E377F" w:rsidRDefault="005E377F" w:rsidP="00715E8E">
      <w:pPr>
        <w:jc w:val="both"/>
      </w:pPr>
    </w:p>
    <w:p w14:paraId="6F529371" w14:textId="1734AA51" w:rsidR="005E377F" w:rsidRDefault="005E377F" w:rsidP="005E377F">
      <w:pPr>
        <w:pStyle w:val="Heading3"/>
      </w:pPr>
      <w:bookmarkStart w:id="77" w:name="_Toc3892344"/>
      <w:r w:rsidRPr="005E377F">
        <w:t>Size</w:t>
      </w:r>
      <w:bookmarkEnd w:id="77"/>
    </w:p>
    <w:p w14:paraId="5A76A198" w14:textId="14221897" w:rsidR="00EF6B1D" w:rsidRDefault="00EF6B1D" w:rsidP="00EF6B1D"/>
    <w:p w14:paraId="7B16208F" w14:textId="338B29D5" w:rsidR="00EF6B1D" w:rsidRDefault="00EF6B1D" w:rsidP="00EF6B1D">
      <w:pPr>
        <w:pStyle w:val="Heading2"/>
      </w:pPr>
      <w:r>
        <w:t>Classification of Data Structures</w:t>
      </w:r>
    </w:p>
    <w:p w14:paraId="7CD0ABA3" w14:textId="44C535DD" w:rsidR="00EF6B1D" w:rsidRDefault="00EF6B1D" w:rsidP="00EF6B1D">
      <w:pPr>
        <w:ind w:firstLine="202"/>
        <w:jc w:val="both"/>
      </w:pPr>
      <w:r w:rsidRPr="00E60194">
        <w:t xml:space="preserve">After gathering and analyzing the quantitative information about </w:t>
      </w:r>
      <w:r>
        <w:t>the three</w:t>
      </w:r>
      <w:r w:rsidRPr="00E60194">
        <w:t xml:space="preserve"> metrics for each of the data structures, </w:t>
      </w:r>
      <w:r>
        <w:t>they are classified as follows:</w:t>
      </w:r>
    </w:p>
    <w:p w14:paraId="5CB04AA8" w14:textId="722CF408" w:rsidR="00EF6B1D" w:rsidRDefault="00EF6B1D" w:rsidP="00EF6B1D">
      <w:pPr>
        <w:ind w:firstLine="202"/>
        <w:jc w:val="both"/>
      </w:pPr>
    </w:p>
    <w:p w14:paraId="17070B08" w14:textId="3FC9882B" w:rsidR="00762002" w:rsidRPr="00762002" w:rsidRDefault="00762002" w:rsidP="00762002">
      <w:pPr>
        <w:pStyle w:val="Caption"/>
        <w:keepNext/>
        <w:jc w:val="both"/>
        <w:rPr>
          <w:i w:val="0"/>
          <w:color w:val="000000" w:themeColor="text1"/>
        </w:rPr>
      </w:pPr>
      <w:r w:rsidRPr="00762002">
        <w:rPr>
          <w:i w:val="0"/>
          <w:color w:val="000000" w:themeColor="text1"/>
        </w:rPr>
        <w:t xml:space="preserve">Table </w:t>
      </w:r>
      <w:r w:rsidRPr="00762002">
        <w:rPr>
          <w:i w:val="0"/>
          <w:color w:val="000000" w:themeColor="text1"/>
        </w:rPr>
        <w:fldChar w:fldCharType="begin"/>
      </w:r>
      <w:r w:rsidRPr="00762002">
        <w:rPr>
          <w:i w:val="0"/>
          <w:color w:val="000000" w:themeColor="text1"/>
        </w:rPr>
        <w:instrText xml:space="preserve"> SEQ Table \* ROMAN </w:instrText>
      </w:r>
      <w:r w:rsidRPr="00762002">
        <w:rPr>
          <w:i w:val="0"/>
          <w:color w:val="000000" w:themeColor="text1"/>
        </w:rPr>
        <w:fldChar w:fldCharType="separate"/>
      </w:r>
      <w:r w:rsidRPr="00762002">
        <w:rPr>
          <w:i w:val="0"/>
          <w:noProof/>
          <w:color w:val="000000" w:themeColor="text1"/>
        </w:rPr>
        <w:t>II</w:t>
      </w:r>
      <w:r w:rsidRPr="00762002">
        <w:rPr>
          <w:i w:val="0"/>
          <w:color w:val="000000" w:themeColor="text1"/>
        </w:rPr>
        <w:fldChar w:fldCharType="end"/>
      </w:r>
      <w:r w:rsidRPr="00762002">
        <w:rPr>
          <w:i w:val="0"/>
          <w:color w:val="000000" w:themeColor="text1"/>
        </w:rPr>
        <w:t xml:space="preserve">. </w:t>
      </w:r>
      <w:r>
        <w:rPr>
          <w:i w:val="0"/>
          <w:color w:val="000000" w:themeColor="text1"/>
        </w:rPr>
        <w:t>Classification</w:t>
      </w:r>
      <w:r w:rsidRPr="00762002">
        <w:rPr>
          <w:i w:val="0"/>
          <w:color w:val="000000" w:themeColor="text1"/>
        </w:rPr>
        <w:t xml:space="preserve"> according to impact on Quality Attributes.</w:t>
      </w:r>
    </w:p>
    <w:p w14:paraId="419AD16A" w14:textId="513EE887" w:rsidR="00EF6B1D" w:rsidRPr="00EF6B1D" w:rsidRDefault="00425722" w:rsidP="00EF6B1D">
      <w:pPr>
        <w:ind w:firstLine="202"/>
        <w:jc w:val="both"/>
      </w:pPr>
      <w:r w:rsidRPr="00425722">
        <w:rPr>
          <w:noProof/>
        </w:rPr>
        <w:drawing>
          <wp:inline distT="0" distB="0" distL="0" distR="0" wp14:anchorId="756B68F1" wp14:editId="7CF803DB">
            <wp:extent cx="3001992" cy="143071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09429" cy="1434255"/>
                    </a:xfrm>
                    <a:prstGeom prst="rect">
                      <a:avLst/>
                    </a:prstGeom>
                  </pic:spPr>
                </pic:pic>
              </a:graphicData>
            </a:graphic>
          </wp:inline>
        </w:drawing>
      </w:r>
    </w:p>
    <w:p w14:paraId="4DEF4266" w14:textId="764AA771" w:rsidR="005E377F" w:rsidRDefault="005E377F" w:rsidP="005E377F">
      <w:pPr>
        <w:pStyle w:val="Heading1"/>
      </w:pPr>
      <w:bookmarkStart w:id="78" w:name="_Toc3892345"/>
      <w:r w:rsidRPr="005E377F">
        <w:t>Importance</w:t>
      </w:r>
      <w:r w:rsidRPr="00E60194">
        <w:t xml:space="preserve"> of Results</w:t>
      </w:r>
      <w:bookmarkEnd w:id="78"/>
    </w:p>
    <w:p w14:paraId="29068952" w14:textId="6518600E" w:rsidR="00F43073" w:rsidRDefault="00596418" w:rsidP="00596418">
      <w:pPr>
        <w:pStyle w:val="Heading2"/>
      </w:pPr>
      <w:r>
        <w:t>Importance of Results of Qualitative Analysis</w:t>
      </w:r>
    </w:p>
    <w:p w14:paraId="7329D937" w14:textId="0704974D" w:rsidR="00596418" w:rsidRPr="00596418" w:rsidRDefault="00596418" w:rsidP="000A031B">
      <w:pPr>
        <w:ind w:firstLine="202"/>
        <w:jc w:val="both"/>
      </w:pPr>
      <w:r>
        <w:t xml:space="preserve">The qualitative analysis shows </w:t>
      </w:r>
      <w:r w:rsidR="000D5B39">
        <w:t xml:space="preserve">that </w:t>
      </w:r>
      <w:r w:rsidR="00390D5E">
        <w:t>the tangle and the block-lattice</w:t>
      </w:r>
      <w:r w:rsidR="000D5B39">
        <w:t xml:space="preserve"> guarantee the five fundamental properties defined by Xu et al. for blockchain-based systems</w:t>
      </w:r>
      <w:r w:rsidR="004B4CEE">
        <w:t xml:space="preserve"> </w:t>
      </w:r>
      <w:r w:rsidR="004B4CEE">
        <w:fldChar w:fldCharType="begin" w:fldLock="1"/>
      </w:r>
      <w:r w:rsidR="005621AE">
        <w:instrText>ADDIN CSL_CITATION {"citationItems":[{"id":"ITEM-1","itemData":{"DOI":"10.1109/ICSA.2017.33","author":[{"dropping-particle":"","family":"Xu","given":"X","non-dropping-particle":"","parse-names":false,"suffix":""},{"dropping-particle":"","family":"Weber","given":"I","non-dropping-particle":"","parse-names":false,"suffix":""},{"dropping-particle":"","family":"Staples","given":"M","non-dropping-particle":"","parse-names":false,"suffix":""},{"dropping-particle":"","family":"Zhu","given":"L","non-dropping-particle":"","parse-names":false,"suffix":""},{"dropping-particle":"","family":"Bosch","given":"J","non-dropping-particle":"","parse-names":false,"suffix":""},{"dropping-particle":"","family":"Bass","given":"L","non-dropping-particle":"","parse-names":false,"suffix":""},{"dropping-particle":"","family":"Pautasso","given":"C","non-dropping-particle":"","parse-names":false,"suffix":""},{"dropping-particle":"","family":"Rimba","given":"P","non-dropping-particle":"","parse-names":false,"suffix":""}],"container-title":"2017 IEEE International Conference on Software Architecture (ICSA)","id":"ITEM-1","issued":{"date-parts":[["2017","4"]]},"note":"Our discussion of architectural design issues for blockchain- based systems is structured in four sections below: \n- the level of (de)centralisation\n- support for client storage and computation\n- blockchain infrastructural configuration\n- and other issues. \nSome decisions mainly affect scalability (like block size and frequency), security (like consensus protocol), cost efficiency (like type of blockchain) and performance (like data structure).","page":"243-252","title":"A Taxonomy of Blockchain-Based Systems for Architecture Design","type":"paper-conference"},"uris":["http://www.mendeley.com/documents/?uuid=be17bd24-fd35-422f-98bb-6f25f92f92e4"]}],"mendeley":{"formattedCitation":"[3]","plainTextFormattedCitation":"[3]","previouslyFormattedCitation":"[3]"},"properties":{"noteIndex":0},"schema":"https://github.com/citation-style-language/schema/raw/master/csl-citation.json"}</w:instrText>
      </w:r>
      <w:r w:rsidR="004B4CEE">
        <w:fldChar w:fldCharType="separate"/>
      </w:r>
      <w:r w:rsidR="004B4CEE" w:rsidRPr="004B4CEE">
        <w:rPr>
          <w:noProof/>
        </w:rPr>
        <w:t>[3]</w:t>
      </w:r>
      <w:r w:rsidR="004B4CEE">
        <w:fldChar w:fldCharType="end"/>
      </w:r>
      <w:r w:rsidR="000D5B39">
        <w:t>.</w:t>
      </w:r>
      <w:r w:rsidR="00F2455B">
        <w:t xml:space="preserve"> This analysis </w:t>
      </w:r>
      <w:r w:rsidR="000A031B">
        <w:t>shows that there is skepticism regarding the claim of equal rights for the participants in a blockchain system</w:t>
      </w:r>
      <w:r w:rsidR="00480980">
        <w:t>, which stems from the fact that a blockchain network relies on miners to aggregate valid transactions into blocks and append them to the blockchain.</w:t>
      </w:r>
      <w:r w:rsidR="00393E96">
        <w:t xml:space="preserve"> The tangle and the </w:t>
      </w:r>
      <w:r w:rsidR="00707310">
        <w:t>block-lattice guarantee equal rights for participants by making the users who submit a transaction participate in the validation of previous transactions, in the case of the tangle, or validation of their own transaction, in the case of the block-lattice.</w:t>
      </w:r>
    </w:p>
    <w:p w14:paraId="6B2F9715" w14:textId="7E6A4F7C" w:rsidR="00596418" w:rsidRDefault="00596418" w:rsidP="00596418">
      <w:pPr>
        <w:pStyle w:val="Heading2"/>
      </w:pPr>
      <w:r>
        <w:t>Importance of Results of Quantitative Analysis</w:t>
      </w:r>
    </w:p>
    <w:p w14:paraId="7FB9A940" w14:textId="63AE62A0" w:rsidR="00FC484F" w:rsidRDefault="00FD41A5" w:rsidP="00FC484F">
      <w:pPr>
        <w:ind w:firstLine="202"/>
        <w:jc w:val="both"/>
      </w:pPr>
      <w:r w:rsidRPr="00FC484F">
        <w:t xml:space="preserve">The quantitative analysis demonstrates there is a tradeoff between throughput and latency. </w:t>
      </w:r>
      <w:r w:rsidR="003C6BC8" w:rsidRPr="00FC484F">
        <w:t>If users wish to prioritize throughput, the best option is the block-lattice.</w:t>
      </w:r>
      <w:r w:rsidR="007124CD">
        <w:t xml:space="preserve"> The reason for </w:t>
      </w:r>
      <w:r w:rsidR="00487175">
        <w:t>the high throughput for the block-lattice</w:t>
      </w:r>
      <w:r w:rsidR="007124CD">
        <w:t xml:space="preserve"> is believed to be </w:t>
      </w:r>
      <w:r w:rsidR="00CF0719">
        <w:t>ease with which users can update their own account-chain</w:t>
      </w:r>
      <w:r w:rsidR="005E4A85">
        <w:t xml:space="preserve"> when they submit a transaction</w:t>
      </w:r>
      <w:r w:rsidR="00CF0719">
        <w:t>.</w:t>
      </w:r>
      <w:r w:rsidR="007124CD">
        <w:t xml:space="preserve"> </w:t>
      </w:r>
      <w:r w:rsidR="00FC484F" w:rsidRPr="00FC484F">
        <w:t xml:space="preserve"> If users wish to prioritize latency, the best option is the blockchain.</w:t>
      </w:r>
      <w:r w:rsidR="00FC484F">
        <w:t xml:space="preserve"> </w:t>
      </w:r>
      <w:r w:rsidR="00851B0C">
        <w:t xml:space="preserve">The </w:t>
      </w:r>
      <w:r w:rsidR="00D91020">
        <w:t xml:space="preserve">low latency for the blockchain is believed </w:t>
      </w:r>
      <w:r w:rsidR="00851B0C">
        <w:t>arise from the fact that nodes can accept the longest proof-of-work chain as the latest state of the system.</w:t>
      </w:r>
    </w:p>
    <w:p w14:paraId="4F7845B3" w14:textId="4D22E474" w:rsidR="00B2491F" w:rsidRPr="00FC484F" w:rsidRDefault="00FC484F" w:rsidP="00FC484F">
      <w:pPr>
        <w:ind w:firstLine="202"/>
        <w:jc w:val="both"/>
      </w:pPr>
      <w:r>
        <w:t xml:space="preserve">The quantitative analysis also shows that the tangle has a bad performance with respect to both throughput and latency. </w:t>
      </w:r>
      <w:r w:rsidR="00646C0A">
        <w:t>The reason for this is believed to be the complexity that arises when having to manage a growing graph.</w:t>
      </w:r>
      <w:r>
        <w:t xml:space="preserve"> </w:t>
      </w:r>
    </w:p>
    <w:p w14:paraId="6ED30FB4" w14:textId="52DE554F" w:rsidR="005E377F" w:rsidRDefault="005E377F" w:rsidP="005E377F">
      <w:pPr>
        <w:pStyle w:val="Heading1"/>
      </w:pPr>
      <w:bookmarkStart w:id="79" w:name="_Toc3892346"/>
      <w:r w:rsidRPr="00E60194">
        <w:t>Lessons Learned</w:t>
      </w:r>
      <w:bookmarkEnd w:id="79"/>
    </w:p>
    <w:p w14:paraId="367BAA7E" w14:textId="39749B2E" w:rsidR="00E1210D" w:rsidRPr="00E1210D" w:rsidRDefault="00E1210D" w:rsidP="00E1210D">
      <w:pPr>
        <w:ind w:firstLine="202"/>
        <w:jc w:val="both"/>
      </w:pPr>
      <w:r>
        <w:t>The implementations of the data structures that were developed for this thesis do not precisely reflect all of the intricacies of the actual implementations of the Bitcoin blockchain, the IOTA tangle, or the Nano block-lattice.</w:t>
      </w:r>
      <w:r w:rsidR="00B21C95">
        <w:t xml:space="preserve"> We did not have the resources that are needed to conduct a bulletproof comparison of these data structures.</w:t>
      </w:r>
      <w:r w:rsidR="00926F95">
        <w:t xml:space="preserve"> However, this thesis does represent a step forward in the study and comparison of different alternatives for underlying data structures of distributed ledgers.  </w:t>
      </w:r>
    </w:p>
    <w:p w14:paraId="1796D446" w14:textId="5138924D" w:rsidR="00B76952" w:rsidRDefault="00B76952" w:rsidP="006C2414">
      <w:pPr>
        <w:pStyle w:val="Heading1"/>
      </w:pPr>
      <w:bookmarkStart w:id="80" w:name="_Toc3892347"/>
      <w:r>
        <w:t>Futu</w:t>
      </w:r>
      <w:bookmarkStart w:id="81" w:name="_GoBack"/>
      <w:bookmarkEnd w:id="81"/>
      <w:r>
        <w:t>re Work</w:t>
      </w:r>
    </w:p>
    <w:p w14:paraId="23092E17" w14:textId="52476266" w:rsidR="006C2414" w:rsidRDefault="005E377F" w:rsidP="006C2414">
      <w:pPr>
        <w:pStyle w:val="Heading1"/>
      </w:pPr>
      <w:r w:rsidRPr="00E60194">
        <w:t>Conclusions</w:t>
      </w:r>
      <w:r>
        <w:t xml:space="preserve"> &amp;</w:t>
      </w:r>
      <w:r w:rsidRPr="00E60194">
        <w:t xml:space="preserve"> Future Work</w:t>
      </w:r>
      <w:bookmarkEnd w:id="80"/>
    </w:p>
    <w:p w14:paraId="799932BC" w14:textId="392C33E9" w:rsidR="006C2414" w:rsidRDefault="006C2414" w:rsidP="006C2414">
      <w:pPr>
        <w:ind w:firstLine="202"/>
        <w:jc w:val="both"/>
      </w:pPr>
      <w:r>
        <w:t>Research on distributed ledger technology has risen in the recent past and various alternatives</w:t>
      </w:r>
      <w:r w:rsidR="00A06273">
        <w:t xml:space="preserve"> of underlying structures </w:t>
      </w:r>
      <w:r w:rsidR="00C01B14">
        <w:t>for</w:t>
      </w:r>
      <w:r w:rsidR="00A06273">
        <w:t xml:space="preserve"> this technology have been proposed.</w:t>
      </w:r>
      <w:r w:rsidR="00791928">
        <w:t xml:space="preserve"> </w:t>
      </w:r>
      <w:r w:rsidR="00056EC2">
        <w:t xml:space="preserve">The aim of this thesis was to </w:t>
      </w:r>
      <w:r w:rsidR="00186DCF">
        <w:t>address</w:t>
      </w:r>
      <w:r w:rsidR="00056EC2">
        <w:t xml:space="preserve"> the optimality</w:t>
      </w:r>
      <w:r w:rsidR="004948BE">
        <w:t xml:space="preserve"> of different alternatives </w:t>
      </w:r>
      <w:r w:rsidR="00186DCF">
        <w:t>by determining if and how they guarantee the fundamental properties of blockchains and if they can respond to the technical challenges identified for blockchains.</w:t>
      </w:r>
    </w:p>
    <w:p w14:paraId="6FD051ED" w14:textId="1175ACAE" w:rsidR="00186DCF" w:rsidRDefault="00186DCF" w:rsidP="006C2414">
      <w:pPr>
        <w:ind w:firstLine="202"/>
        <w:jc w:val="both"/>
      </w:pPr>
      <w:r>
        <w:t xml:space="preserve">A qualitative analysis allowed us to show that the tangle and the block-lattice guarantee the fundamental properties, and they even </w:t>
      </w:r>
      <w:r w:rsidR="00CC44E3">
        <w:t xml:space="preserve">exceed the blockchain in guaranteeing equal rights for the participants in the system. A quantitative analysis allowed us to show that there is a tradeoff between the blockchain and the block-lattice since the blockchain has lower </w:t>
      </w:r>
      <w:r w:rsidR="003C24F8">
        <w:t>latency,</w:t>
      </w:r>
      <w:r w:rsidR="00CC44E3">
        <w:t xml:space="preserve"> but the block-lattice has a higher throughput.</w:t>
      </w:r>
      <w:r w:rsidR="00E827DE">
        <w:t xml:space="preserve"> The quantitative analysis allowed us to have evidence to classify the three data structures </w:t>
      </w:r>
      <w:r w:rsidR="001626F4">
        <w:t>according to their impact on key quality attributes for distributed ledger technology.</w:t>
      </w:r>
    </w:p>
    <w:p w14:paraId="6A36D631" w14:textId="3414AC07" w:rsidR="003D2C18" w:rsidRDefault="003D2C18" w:rsidP="001249C1">
      <w:pPr>
        <w:ind w:firstLine="202"/>
        <w:jc w:val="both"/>
      </w:pPr>
      <w:r>
        <w:t>The implementations of the data structures that were developed for this thesis</w:t>
      </w:r>
      <w:r w:rsidR="0033742A">
        <w:t xml:space="preserve"> can be refined to better reflect the </w:t>
      </w:r>
      <w:r w:rsidR="00B451C9">
        <w:lastRenderedPageBreak/>
        <w:t>complexity of the</w:t>
      </w:r>
      <w:r w:rsidR="009B1C1E">
        <w:t xml:space="preserve"> </w:t>
      </w:r>
      <w:r w:rsidR="00B451C9">
        <w:t xml:space="preserve">Bitcoin blockchain, </w:t>
      </w:r>
      <w:r w:rsidR="009B1C1E">
        <w:t xml:space="preserve">the </w:t>
      </w:r>
      <w:r w:rsidR="00B451C9">
        <w:t xml:space="preserve">IOTA tangle, and </w:t>
      </w:r>
      <w:r w:rsidR="009B1C1E">
        <w:t xml:space="preserve">the </w:t>
      </w:r>
      <w:r w:rsidR="00B451C9">
        <w:t>Nano block-lattice</w:t>
      </w:r>
      <w:r w:rsidR="009B1C1E">
        <w:t>. This may allow</w:t>
      </w:r>
      <w:r w:rsidR="00B451C9">
        <w:t xml:space="preserve"> a </w:t>
      </w:r>
      <w:r w:rsidR="009B1C1E">
        <w:t>more robust comparison of these data structures to be conducted.</w:t>
      </w:r>
      <w:r>
        <w:t xml:space="preserve"> </w:t>
      </w:r>
    </w:p>
    <w:p w14:paraId="2DAEF887" w14:textId="505F11B3" w:rsidR="00ED6945" w:rsidRPr="00ED6945" w:rsidRDefault="00ED6945" w:rsidP="001249C1">
      <w:pPr>
        <w:ind w:firstLine="202"/>
        <w:jc w:val="both"/>
      </w:pPr>
      <w:r>
        <w:t xml:space="preserve">There are other options of underlying data structures that are </w:t>
      </w:r>
      <w:r w:rsidR="00D22FA8">
        <w:t xml:space="preserve">being proposed and it would be interesting to compare them as well. Among these are the </w:t>
      </w:r>
      <w:r w:rsidR="0050248A">
        <w:t>Hedera</w:t>
      </w:r>
      <w:r w:rsidR="00D22FA8">
        <w:t xml:space="preserve"> Hashgraph</w:t>
      </w:r>
      <w:r w:rsidR="005621AE">
        <w:t xml:space="preserve"> </w:t>
      </w:r>
      <w:r w:rsidR="005621AE">
        <w:fldChar w:fldCharType="begin" w:fldLock="1"/>
      </w:r>
      <w:r w:rsidR="004735EC">
        <w:instrText>ADDIN CSL_CITATION {"citationItems":[{"id":"ITEM-1","itemData":{"author":[{"dropping-particle":"","family":"Baird","given":"Leemon","non-dropping-particle":"","parse-names":false,"suffix":""}],"id":"ITEM-1","issued":{"date-parts":[["2016"]]},"title":"The SWIRLDS Hashgraph Consensus Algorithm: Fair, Fast, Byzantine Fault Tolerance","type":"report"},"uris":["http://www.mendeley.com/documents/?uuid=557229e1-56a3-4939-ba80-ec98e984f38e"]}],"mendeley":{"formattedCitation":"[22]","plainTextFormattedCitation":"[22]","previouslyFormattedCitation":"[22]"},"properties":{"noteIndex":0},"schema":"https://github.com/citation-style-language/schema/raw/master/csl-citation.json"}</w:instrText>
      </w:r>
      <w:r w:rsidR="005621AE">
        <w:fldChar w:fldCharType="separate"/>
      </w:r>
      <w:r w:rsidR="005621AE" w:rsidRPr="005621AE">
        <w:rPr>
          <w:noProof/>
        </w:rPr>
        <w:t>[22]</w:t>
      </w:r>
      <w:r w:rsidR="005621AE">
        <w:fldChar w:fldCharType="end"/>
      </w:r>
      <w:r w:rsidR="00D22FA8">
        <w:t>, proposed by</w:t>
      </w:r>
      <w:r w:rsidR="005621AE">
        <w:t xml:space="preserve"> professor </w:t>
      </w:r>
      <w:proofErr w:type="spellStart"/>
      <w:r w:rsidR="005621AE">
        <w:t>Leemon</w:t>
      </w:r>
      <w:proofErr w:type="spellEnd"/>
      <w:r w:rsidR="005621AE">
        <w:t xml:space="preserve"> Baird,</w:t>
      </w:r>
      <w:r w:rsidR="00D22FA8">
        <w:t xml:space="preserve">  and the Avalanche</w:t>
      </w:r>
      <w:r w:rsidR="003A2CFD">
        <w:t xml:space="preserve"> Consensus Protocol</w:t>
      </w:r>
      <w:r w:rsidR="004735EC">
        <w:t xml:space="preserve"> </w:t>
      </w:r>
      <w:r w:rsidR="004735EC">
        <w:fldChar w:fldCharType="begin" w:fldLock="1"/>
      </w:r>
      <w:r w:rsidR="004735EC">
        <w:instrText>ADDIN CSL_CITATION {"citationItems":[{"id":"ITEM-1","itemData":{"author":[{"dropping-particle":"","family":"Team Rocket","given":"","non-dropping-particle":"","parse-names":false,"suffix":""}],"id":"ITEM-1","issued":{"date-parts":[["2018"]]},"number-of-pages":"1-21","title":"Snowflake to Avalanche: A Novel Metastable Consensus Protocol Family for Cryptocurrencies","type":"report"},"uris":["http://www.mendeley.com/documents/?uuid=d9798986-2a8d-4f10-bf60-08083c57959f"]}],"mendeley":{"formattedCitation":"[23]","plainTextFormattedCitation":"[23]"},"properties":{"noteIndex":0},"schema":"https://github.com/citation-style-language/schema/raw/master/csl-citation.json"}</w:instrText>
      </w:r>
      <w:r w:rsidR="004735EC">
        <w:fldChar w:fldCharType="separate"/>
      </w:r>
      <w:r w:rsidR="004735EC" w:rsidRPr="004735EC">
        <w:rPr>
          <w:noProof/>
        </w:rPr>
        <w:t>[23]</w:t>
      </w:r>
      <w:r w:rsidR="004735EC">
        <w:fldChar w:fldCharType="end"/>
      </w:r>
      <w:r w:rsidR="00D22FA8">
        <w:t xml:space="preserve">, promoted by </w:t>
      </w:r>
      <w:r w:rsidR="005621AE">
        <w:t>professor</w:t>
      </w:r>
      <w:r w:rsidR="0044229D">
        <w:t xml:space="preserve"> </w:t>
      </w:r>
      <w:proofErr w:type="spellStart"/>
      <w:r w:rsidR="0044229D">
        <w:t>Emin</w:t>
      </w:r>
      <w:proofErr w:type="spellEnd"/>
      <w:r w:rsidR="0044229D">
        <w:t xml:space="preserve"> Gun </w:t>
      </w:r>
      <w:proofErr w:type="spellStart"/>
      <w:r w:rsidR="0044229D">
        <w:t>Sirer</w:t>
      </w:r>
      <w:proofErr w:type="spellEnd"/>
      <w:r w:rsidR="004735EC">
        <w:t xml:space="preserve"> of Cornell University</w:t>
      </w:r>
      <w:r w:rsidR="005621AE">
        <w:t>.</w:t>
      </w:r>
    </w:p>
    <w:p w14:paraId="70515DD5" w14:textId="5254BD53" w:rsidR="008F594A" w:rsidRPr="005F685C" w:rsidRDefault="00E97402" w:rsidP="005F685C">
      <w:pPr>
        <w:pStyle w:val="ReferenceHead"/>
      </w:pPr>
      <w:r>
        <w:t>References</w:t>
      </w:r>
    </w:p>
    <w:p w14:paraId="131D2A7B" w14:textId="62CD4C90" w:rsidR="004735EC" w:rsidRPr="004735EC" w:rsidRDefault="004933D4" w:rsidP="004735EC">
      <w:pPr>
        <w:widowControl w:val="0"/>
        <w:autoSpaceDE w:val="0"/>
        <w:autoSpaceDN w:val="0"/>
        <w:adjustRightInd w:val="0"/>
        <w:ind w:left="640" w:hanging="640"/>
        <w:rPr>
          <w:rFonts w:ascii="Times-Roman" w:hAnsi="Times-Roman"/>
          <w:noProof/>
        </w:rPr>
      </w:pPr>
      <w:r>
        <w:rPr>
          <w:rFonts w:ascii="Times-Roman" w:hAnsi="Times-Roman" w:cs="Times-Roman"/>
        </w:rPr>
        <w:fldChar w:fldCharType="begin" w:fldLock="1"/>
      </w:r>
      <w:r>
        <w:rPr>
          <w:rFonts w:ascii="Times-Roman" w:hAnsi="Times-Roman" w:cs="Times-Roman"/>
        </w:rPr>
        <w:instrText xml:space="preserve">ADDIN Mendeley Bibliography CSL_BIBLIOGRAPHY </w:instrText>
      </w:r>
      <w:r>
        <w:rPr>
          <w:rFonts w:ascii="Times-Roman" w:hAnsi="Times-Roman" w:cs="Times-Roman"/>
        </w:rPr>
        <w:fldChar w:fldCharType="separate"/>
      </w:r>
      <w:r w:rsidR="004735EC" w:rsidRPr="004735EC">
        <w:rPr>
          <w:rFonts w:ascii="Times-Roman" w:hAnsi="Times-Roman"/>
          <w:noProof/>
        </w:rPr>
        <w:t>[1]</w:t>
      </w:r>
      <w:r w:rsidR="004735EC" w:rsidRPr="004735EC">
        <w:rPr>
          <w:rFonts w:ascii="Times-Roman" w:hAnsi="Times-Roman"/>
          <w:noProof/>
        </w:rPr>
        <w:tab/>
        <w:t>UK Government - Office for Science, “Distributed Ledger Technology: beyond block chain,” London, 2016.</w:t>
      </w:r>
    </w:p>
    <w:p w14:paraId="60F36C2D"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2]</w:t>
      </w:r>
      <w:r w:rsidRPr="004735EC">
        <w:rPr>
          <w:rFonts w:ascii="Times-Roman" w:hAnsi="Times-Roman"/>
          <w:noProof/>
        </w:rPr>
        <w:tab/>
        <w:t>S. Nakamoto, “Bitcoin: A peer-to-peer electronic cash system.” 2009.</w:t>
      </w:r>
    </w:p>
    <w:p w14:paraId="7589DCBA"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3]</w:t>
      </w:r>
      <w:r w:rsidRPr="004735EC">
        <w:rPr>
          <w:rFonts w:ascii="Times-Roman" w:hAnsi="Times-Roman"/>
          <w:noProof/>
        </w:rPr>
        <w:tab/>
        <w:t xml:space="preserve">X. Xu </w:t>
      </w:r>
      <w:r w:rsidRPr="004735EC">
        <w:rPr>
          <w:rFonts w:ascii="Times-Roman" w:hAnsi="Times-Roman"/>
          <w:i/>
          <w:iCs/>
          <w:noProof/>
        </w:rPr>
        <w:t>et al.</w:t>
      </w:r>
      <w:r w:rsidRPr="004735EC">
        <w:rPr>
          <w:rFonts w:ascii="Times-Roman" w:hAnsi="Times-Roman"/>
          <w:noProof/>
        </w:rPr>
        <w:t xml:space="preserve">, “A Taxonomy of Blockchain-Based Systems for Architecture Design,” in </w:t>
      </w:r>
      <w:r w:rsidRPr="004735EC">
        <w:rPr>
          <w:rFonts w:ascii="Times-Roman" w:hAnsi="Times-Roman"/>
          <w:i/>
          <w:iCs/>
          <w:noProof/>
        </w:rPr>
        <w:t>2017 IEEE International Conference on Software Architecture (ICSA)</w:t>
      </w:r>
      <w:r w:rsidRPr="004735EC">
        <w:rPr>
          <w:rFonts w:ascii="Times-Roman" w:hAnsi="Times-Roman"/>
          <w:noProof/>
        </w:rPr>
        <w:t>, 2017, pp. 243–252.</w:t>
      </w:r>
    </w:p>
    <w:p w14:paraId="44E5B85E"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4]</w:t>
      </w:r>
      <w:r w:rsidRPr="004735EC">
        <w:rPr>
          <w:rFonts w:ascii="Times-Roman" w:hAnsi="Times-Roman"/>
          <w:noProof/>
        </w:rPr>
        <w:tab/>
        <w:t>S. Popov, “The Tangle,” 2018.</w:t>
      </w:r>
    </w:p>
    <w:p w14:paraId="3BDEBE19"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5]</w:t>
      </w:r>
      <w:r w:rsidRPr="004735EC">
        <w:rPr>
          <w:rFonts w:ascii="Times-Roman" w:hAnsi="Times-Roman"/>
          <w:noProof/>
        </w:rPr>
        <w:tab/>
        <w:t xml:space="preserve">C. Lemahieu, “Nano: A Feeless Distributed Cryptocurrency Network,” </w:t>
      </w:r>
      <w:r w:rsidRPr="004735EC">
        <w:rPr>
          <w:rFonts w:ascii="Times-Roman" w:hAnsi="Times-Roman"/>
          <w:i/>
          <w:iCs/>
          <w:noProof/>
        </w:rPr>
        <w:t>White Pap.</w:t>
      </w:r>
      <w:r w:rsidRPr="004735EC">
        <w:rPr>
          <w:rFonts w:ascii="Times-Roman" w:hAnsi="Times-Roman"/>
          <w:noProof/>
        </w:rPr>
        <w:t>, 2018.</w:t>
      </w:r>
    </w:p>
    <w:p w14:paraId="6B2F97A7"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6]</w:t>
      </w:r>
      <w:r w:rsidRPr="004735EC">
        <w:rPr>
          <w:rFonts w:ascii="Times-Roman" w:hAnsi="Times-Roman"/>
          <w:noProof/>
        </w:rPr>
        <w:tab/>
        <w:t xml:space="preserve">M. Swan, </w:t>
      </w:r>
      <w:r w:rsidRPr="004735EC">
        <w:rPr>
          <w:rFonts w:ascii="Times-Roman" w:hAnsi="Times-Roman"/>
          <w:i/>
          <w:iCs/>
          <w:noProof/>
        </w:rPr>
        <w:t>Blockchain : blueprint for a new economy</w:t>
      </w:r>
      <w:r w:rsidRPr="004735EC">
        <w:rPr>
          <w:rFonts w:ascii="Times-Roman" w:hAnsi="Times-Roman"/>
          <w:noProof/>
        </w:rPr>
        <w:t>. Sebastopol, Calif.: O’Reilly Media, 2015.</w:t>
      </w:r>
    </w:p>
    <w:p w14:paraId="1BD9C1F4"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7]</w:t>
      </w:r>
      <w:r w:rsidRPr="004735EC">
        <w:rPr>
          <w:rFonts w:ascii="Times-Roman" w:hAnsi="Times-Roman"/>
          <w:noProof/>
        </w:rPr>
        <w:tab/>
        <w:t xml:space="preserve">K. Petersen, R. Feldt, S. Mujtaba, and M. Mattsson, “Systematic Mapping Studies in Software Engineering,” in </w:t>
      </w:r>
      <w:r w:rsidRPr="004735EC">
        <w:rPr>
          <w:rFonts w:ascii="Times-Roman" w:hAnsi="Times-Roman"/>
          <w:i/>
          <w:iCs/>
          <w:noProof/>
        </w:rPr>
        <w:t>Proceedings of the 12th International Conference on Evaluation and Assessment in Software Engineering</w:t>
      </w:r>
      <w:r w:rsidRPr="004735EC">
        <w:rPr>
          <w:rFonts w:ascii="Times-Roman" w:hAnsi="Times-Roman"/>
          <w:noProof/>
        </w:rPr>
        <w:t>, 2008, pp. 68–77.</w:t>
      </w:r>
    </w:p>
    <w:p w14:paraId="0BF270DB"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8]</w:t>
      </w:r>
      <w:r w:rsidRPr="004735EC">
        <w:rPr>
          <w:rFonts w:ascii="Times-Roman" w:hAnsi="Times-Roman"/>
          <w:noProof/>
        </w:rPr>
        <w:tab/>
        <w:t>B. Kitchenham, “Procedures for Performing Systematic Reviews,” Department of Computer Science, Keele University, UK, 2004.</w:t>
      </w:r>
    </w:p>
    <w:p w14:paraId="6EE03269"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9]</w:t>
      </w:r>
      <w:r w:rsidRPr="004735EC">
        <w:rPr>
          <w:rFonts w:ascii="Times-Roman" w:hAnsi="Times-Roman"/>
          <w:noProof/>
        </w:rPr>
        <w:tab/>
        <w:t xml:space="preserve">J. Yli-Huumo, D. Ko, S. Choi, S. Park, and K. Smolander, “Where Is Current Research on Blockchain Technology?—A Systematic Review,” </w:t>
      </w:r>
      <w:r w:rsidRPr="004735EC">
        <w:rPr>
          <w:rFonts w:ascii="Times-Roman" w:hAnsi="Times-Roman"/>
          <w:i/>
          <w:iCs/>
          <w:noProof/>
        </w:rPr>
        <w:t>PLoS One</w:t>
      </w:r>
      <w:r w:rsidRPr="004735EC">
        <w:rPr>
          <w:rFonts w:ascii="Times-Roman" w:hAnsi="Times-Roman"/>
          <w:noProof/>
        </w:rPr>
        <w:t>, vol. 11, no. 10, pp. 1–27, 2016.</w:t>
      </w:r>
    </w:p>
    <w:p w14:paraId="29FAD078"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0]</w:t>
      </w:r>
      <w:r w:rsidRPr="004735EC">
        <w:rPr>
          <w:rFonts w:ascii="Times-Roman" w:hAnsi="Times-Roman"/>
          <w:noProof/>
        </w:rPr>
        <w:tab/>
        <w:t xml:space="preserve">P. Rimba, A. B. Tran, I. Weber, M. Staples, A. Ponomarev, and X. Xu, “Quantifying the Cost of Distrust: Comparing Blockchain and Cloud Services for Business Process Execution,” </w:t>
      </w:r>
      <w:r w:rsidRPr="004735EC">
        <w:rPr>
          <w:rFonts w:ascii="Times-Roman" w:hAnsi="Times-Roman"/>
          <w:i/>
          <w:iCs/>
          <w:noProof/>
        </w:rPr>
        <w:t>Inf. Syst. Front.</w:t>
      </w:r>
      <w:r w:rsidRPr="004735EC">
        <w:rPr>
          <w:rFonts w:ascii="Times-Roman" w:hAnsi="Times-Roman"/>
          <w:noProof/>
        </w:rPr>
        <w:t xml:space="preserve">, </w:t>
      </w:r>
      <w:r w:rsidRPr="004735EC">
        <w:rPr>
          <w:rFonts w:ascii="Times-Roman" w:hAnsi="Times-Roman"/>
          <w:noProof/>
        </w:rPr>
        <w:t>Aug. 2018.</w:t>
      </w:r>
    </w:p>
    <w:p w14:paraId="161C5BD8"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1]</w:t>
      </w:r>
      <w:r w:rsidRPr="004735EC">
        <w:rPr>
          <w:rFonts w:ascii="Times-Roman" w:hAnsi="Times-Roman"/>
          <w:noProof/>
        </w:rPr>
        <w:tab/>
        <w:t xml:space="preserve">I. Singh and S.-W. Lee, “Comparative Requirements Analysis for the Feasibility of Blockchain for Secure Cloud,” in </w:t>
      </w:r>
      <w:r w:rsidRPr="004735EC">
        <w:rPr>
          <w:rFonts w:ascii="Times-Roman" w:hAnsi="Times-Roman"/>
          <w:i/>
          <w:iCs/>
          <w:noProof/>
        </w:rPr>
        <w:t>Requirements Engineering for Internet of Things</w:t>
      </w:r>
      <w:r w:rsidRPr="004735EC">
        <w:rPr>
          <w:rFonts w:ascii="Times-Roman" w:hAnsi="Times-Roman"/>
          <w:noProof/>
        </w:rPr>
        <w:t>, 2018, pp. 57–72.</w:t>
      </w:r>
    </w:p>
    <w:p w14:paraId="58FC358C"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2]</w:t>
      </w:r>
      <w:r w:rsidRPr="004735EC">
        <w:rPr>
          <w:rFonts w:ascii="Times-Roman" w:hAnsi="Times-Roman"/>
          <w:noProof/>
        </w:rPr>
        <w:tab/>
        <w:t xml:space="preserve">T. T. A. Dinh, R. Liu, M. Zhang, G. Chen, B. C. Ooi, and J. Wang, “Untangling Blockchain: A Data Processing View of Blockchain Systems,” </w:t>
      </w:r>
      <w:r w:rsidRPr="004735EC">
        <w:rPr>
          <w:rFonts w:ascii="Times-Roman" w:hAnsi="Times-Roman"/>
          <w:i/>
          <w:iCs/>
          <w:noProof/>
        </w:rPr>
        <w:t>IEEE Trans. Knowl. Data Eng.</w:t>
      </w:r>
      <w:r w:rsidRPr="004735EC">
        <w:rPr>
          <w:rFonts w:ascii="Times-Roman" w:hAnsi="Times-Roman"/>
          <w:noProof/>
        </w:rPr>
        <w:t>, vol. 30, no. 7, pp. 1366–1385, Jul. 2018.</w:t>
      </w:r>
    </w:p>
    <w:p w14:paraId="5E9F3205"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3]</w:t>
      </w:r>
      <w:r w:rsidRPr="004735EC">
        <w:rPr>
          <w:rFonts w:ascii="Times-Roman" w:hAnsi="Times-Roman"/>
          <w:noProof/>
        </w:rPr>
        <w:tab/>
        <w:t>A. Gal, “The Tangle: an Illustrated Introduction,” 2018. [Online]. Available: https://blog.iota.org/the-tangle-an-illustrated-introduction-4d5eae6fe8d4.</w:t>
      </w:r>
    </w:p>
    <w:p w14:paraId="1C4ED4D1"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4]</w:t>
      </w:r>
      <w:r w:rsidRPr="004735EC">
        <w:rPr>
          <w:rFonts w:ascii="Times-Roman" w:hAnsi="Times-Roman"/>
          <w:noProof/>
        </w:rPr>
        <w:tab/>
        <w:t>“The Go Programming Language - Documentation.” [Online]. Available: https://golang.org/doc/.</w:t>
      </w:r>
    </w:p>
    <w:p w14:paraId="17471817"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5]</w:t>
      </w:r>
      <w:r w:rsidRPr="004735EC">
        <w:rPr>
          <w:rFonts w:ascii="Times-Roman" w:hAnsi="Times-Roman"/>
          <w:noProof/>
        </w:rPr>
        <w:tab/>
        <w:t>“A Tour of Go - Goroutines.” [Online]. Available: https://tour.golang.org/concurrency/1.</w:t>
      </w:r>
    </w:p>
    <w:p w14:paraId="1D73ECBF"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6]</w:t>
      </w:r>
      <w:r w:rsidRPr="004735EC">
        <w:rPr>
          <w:rFonts w:ascii="Times-Roman" w:hAnsi="Times-Roman"/>
          <w:noProof/>
        </w:rPr>
        <w:tab/>
        <w:t>“A Tour of Go - Channels.” [Online]. Available: https://tour.golang.org/concurrency/2.</w:t>
      </w:r>
    </w:p>
    <w:p w14:paraId="034E0C52"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7]</w:t>
      </w:r>
      <w:r w:rsidRPr="004735EC">
        <w:rPr>
          <w:rFonts w:ascii="Times-Roman" w:hAnsi="Times-Roman"/>
          <w:noProof/>
        </w:rPr>
        <w:tab/>
        <w:t>The Perlin Team, “The Noise Book.” [Online]. Available: https://perlin-network.github.io/noise/noise.html.</w:t>
      </w:r>
    </w:p>
    <w:p w14:paraId="643B4A5A"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8]</w:t>
      </w:r>
      <w:r w:rsidRPr="004735EC">
        <w:rPr>
          <w:rFonts w:ascii="Times-Roman" w:hAnsi="Times-Roman"/>
          <w:noProof/>
        </w:rPr>
        <w:tab/>
        <w:t>The Perlin Team, “Perlin.” [Online]. Available: https://www.perlin.net/.</w:t>
      </w:r>
    </w:p>
    <w:p w14:paraId="51A0511D"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19]</w:t>
      </w:r>
      <w:r w:rsidRPr="004735EC">
        <w:rPr>
          <w:rFonts w:ascii="Times-Roman" w:hAnsi="Times-Roman"/>
          <w:noProof/>
        </w:rPr>
        <w:tab/>
        <w:t xml:space="preserve">Coral Health, “Code a simple P2P blockchain in Go!,” </w:t>
      </w:r>
      <w:r w:rsidRPr="004735EC">
        <w:rPr>
          <w:rFonts w:ascii="Times-Roman" w:hAnsi="Times-Roman"/>
          <w:i/>
          <w:iCs/>
          <w:noProof/>
        </w:rPr>
        <w:t>Medium</w:t>
      </w:r>
      <w:r w:rsidRPr="004735EC">
        <w:rPr>
          <w:rFonts w:ascii="Times-Roman" w:hAnsi="Times-Roman"/>
          <w:noProof/>
        </w:rPr>
        <w:t>, 2018. [Online]. Available: https://medium.com/@mycoralhealth/code-a-simple-p2p-blockchain-in-go-46662601f417.</w:t>
      </w:r>
    </w:p>
    <w:p w14:paraId="0E549E07"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20]</w:t>
      </w:r>
      <w:r w:rsidRPr="004735EC">
        <w:rPr>
          <w:rFonts w:ascii="Times-Roman" w:hAnsi="Times-Roman"/>
          <w:noProof/>
        </w:rPr>
        <w:tab/>
        <w:t>The Iota Team, “Tangle visualization.” [Online]. Available: https://github.com/iotaledger/iotavisualization.</w:t>
      </w:r>
    </w:p>
    <w:p w14:paraId="5F3F39E0"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21]</w:t>
      </w:r>
      <w:r w:rsidRPr="004735EC">
        <w:rPr>
          <w:rFonts w:ascii="Times-Roman" w:hAnsi="Times-Roman"/>
          <w:noProof/>
        </w:rPr>
        <w:tab/>
        <w:t>The Nano Team, “About Nano.” [Online]. Available: https://nano.org/en/about/.</w:t>
      </w:r>
    </w:p>
    <w:p w14:paraId="179C1D38"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22]</w:t>
      </w:r>
      <w:r w:rsidRPr="004735EC">
        <w:rPr>
          <w:rFonts w:ascii="Times-Roman" w:hAnsi="Times-Roman"/>
          <w:noProof/>
        </w:rPr>
        <w:tab/>
        <w:t>L. Baird, “The SWIRLDS Hashgraph Consensus Algorithm: Fair, Fast, Byzantine Fault Tolerance,” 2016.</w:t>
      </w:r>
    </w:p>
    <w:p w14:paraId="5B19B4D3" w14:textId="77777777" w:rsidR="004735EC" w:rsidRPr="004735EC" w:rsidRDefault="004735EC" w:rsidP="004735EC">
      <w:pPr>
        <w:widowControl w:val="0"/>
        <w:autoSpaceDE w:val="0"/>
        <w:autoSpaceDN w:val="0"/>
        <w:adjustRightInd w:val="0"/>
        <w:ind w:left="640" w:hanging="640"/>
        <w:rPr>
          <w:rFonts w:ascii="Times-Roman" w:hAnsi="Times-Roman"/>
          <w:noProof/>
        </w:rPr>
      </w:pPr>
      <w:r w:rsidRPr="004735EC">
        <w:rPr>
          <w:rFonts w:ascii="Times-Roman" w:hAnsi="Times-Roman"/>
          <w:noProof/>
        </w:rPr>
        <w:t>[23]</w:t>
      </w:r>
      <w:r w:rsidRPr="004735EC">
        <w:rPr>
          <w:rFonts w:ascii="Times-Roman" w:hAnsi="Times-Roman"/>
          <w:noProof/>
        </w:rPr>
        <w:tab/>
        <w:t>Team Rocket, “Snowflake to Avalanche: A Novel Metastable Consensus Protocol Family for Cryptocurrencies,” 2018.</w:t>
      </w:r>
    </w:p>
    <w:p w14:paraId="7C89B6FA" w14:textId="24F6CB83" w:rsidR="008F594A" w:rsidRDefault="004933D4" w:rsidP="004735EC">
      <w:pPr>
        <w:widowControl w:val="0"/>
        <w:autoSpaceDE w:val="0"/>
        <w:autoSpaceDN w:val="0"/>
        <w:adjustRightInd w:val="0"/>
        <w:ind w:left="640" w:hanging="640"/>
        <w:rPr>
          <w:rFonts w:ascii="Times-Roman" w:hAnsi="Times-Roman" w:cs="Times-Roman"/>
        </w:rPr>
      </w:pPr>
      <w:r>
        <w:rPr>
          <w:rFonts w:ascii="Times-Roman" w:hAnsi="Times-Roman" w:cs="Times-Roman"/>
        </w:rPr>
        <w:fldChar w:fldCharType="end"/>
      </w:r>
    </w:p>
    <w:p w14:paraId="1254909A" w14:textId="38834030" w:rsidR="000262E1" w:rsidRPr="00837E47" w:rsidRDefault="000262E1" w:rsidP="00E96A3A">
      <w:pPr>
        <w:autoSpaceDE w:val="0"/>
        <w:autoSpaceDN w:val="0"/>
        <w:adjustRightInd w:val="0"/>
        <w:jc w:val="both"/>
        <w:rPr>
          <w:rFonts w:ascii="Times-Roman" w:hAnsi="Times-Roman" w:cs="Times-Roman"/>
        </w:rPr>
        <w:sectPr w:rsidR="000262E1" w:rsidRPr="00837E47" w:rsidSect="00837E47">
          <w:headerReference w:type="default" r:id="rId21"/>
          <w:type w:val="continuous"/>
          <w:pgSz w:w="12240" w:h="15840" w:code="1"/>
          <w:pgMar w:top="1008" w:right="936" w:bottom="1008" w:left="936" w:header="432" w:footer="432" w:gutter="0"/>
          <w:cols w:num="2" w:space="288"/>
        </w:sectPr>
      </w:pPr>
    </w:p>
    <w:p w14:paraId="36F86F84" w14:textId="77777777" w:rsidR="0037551B" w:rsidRPr="00CD684F" w:rsidRDefault="0037551B" w:rsidP="009F40FB">
      <w:pPr>
        <w:pStyle w:val="FigureCaption"/>
        <w:rPr>
          <w:sz w:val="20"/>
          <w:szCs w:val="20"/>
        </w:rPr>
      </w:pPr>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03A29" w14:textId="77777777" w:rsidR="00F46455" w:rsidRDefault="00F46455">
      <w:r>
        <w:separator/>
      </w:r>
    </w:p>
  </w:endnote>
  <w:endnote w:type="continuationSeparator" w:id="0">
    <w:p w14:paraId="147C34AE" w14:textId="77777777" w:rsidR="00F46455" w:rsidRDefault="00F46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8792C" w14:textId="77777777" w:rsidR="00F46455" w:rsidRDefault="00F46455"/>
  </w:footnote>
  <w:footnote w:type="continuationSeparator" w:id="0">
    <w:p w14:paraId="531AA5B2" w14:textId="77777777" w:rsidR="00F46455" w:rsidRDefault="00F46455">
      <w:r>
        <w:continuationSeparator/>
      </w:r>
    </w:p>
  </w:footnote>
  <w:footnote w:id="1">
    <w:p w14:paraId="1F2F6450" w14:textId="5F77BDEB" w:rsidR="002119AD" w:rsidRDefault="002119AD" w:rsidP="00C1280E">
      <w:pPr>
        <w:pStyle w:val="FootnoteText"/>
        <w:jc w:val="left"/>
      </w:pPr>
      <w:r w:rsidRPr="00763123">
        <w:rPr>
          <w:rStyle w:val="FootnoteReference"/>
        </w:rPr>
        <w:t>S</w:t>
      </w:r>
      <w:r>
        <w:t xml:space="preserve">. Sanchez is with the Department of Systems and Computer Engineering, Universidad de </w:t>
      </w:r>
      <w:proofErr w:type="spellStart"/>
      <w:r>
        <w:t>los</w:t>
      </w:r>
      <w:proofErr w:type="spellEnd"/>
      <w:r>
        <w:t xml:space="preserve"> Andes, Bogota, Colombia (e-mail: s.sanchez@uniandes.edu.co).</w:t>
      </w:r>
    </w:p>
    <w:p w14:paraId="3BB80BC9" w14:textId="5003E2F9" w:rsidR="002119AD" w:rsidRDefault="002119AD" w:rsidP="00C1280E">
      <w:pPr>
        <w:pStyle w:val="FootnoteText"/>
        <w:jc w:val="left"/>
      </w:pPr>
      <w:r>
        <w:t xml:space="preserve">N. Cardozo is with the Department of Systems and Computer Engineering, Universidad de </w:t>
      </w:r>
      <w:proofErr w:type="spellStart"/>
      <w:r>
        <w:t>los</w:t>
      </w:r>
      <w:proofErr w:type="spellEnd"/>
      <w:r>
        <w:t xml:space="preserve"> Andes, Bogota, Colombia (e-mail: n.cardozo@uniandes.edu.c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03C3AFE9" w:rsidR="002119AD" w:rsidRPr="00FB7149" w:rsidRDefault="002119AD">
    <w:pPr>
      <w:framePr w:wrap="auto" w:vAnchor="text" w:hAnchor="margin" w:xAlign="right" w:y="1"/>
      <w:rPr>
        <w:lang w:val="es-CO"/>
      </w:rPr>
    </w:pPr>
    <w:r>
      <w:fldChar w:fldCharType="begin"/>
    </w:r>
    <w:r w:rsidRPr="00FB7149">
      <w:rPr>
        <w:lang w:val="es-CO"/>
      </w:rPr>
      <w:instrText xml:space="preserve">PAGE  </w:instrText>
    </w:r>
    <w:r>
      <w:fldChar w:fldCharType="separate"/>
    </w:r>
    <w:r w:rsidRPr="00FB7149">
      <w:rPr>
        <w:noProof/>
        <w:lang w:val="es-CO"/>
      </w:rPr>
      <w:t>2</w:t>
    </w:r>
    <w:r>
      <w:fldChar w:fldCharType="end"/>
    </w:r>
  </w:p>
  <w:p w14:paraId="2D5740AD" w14:textId="77777777" w:rsidR="002119AD" w:rsidRPr="006034BC" w:rsidRDefault="002119AD">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A37077C0"/>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5FC2210C"/>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4C749386"/>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4" w15:restartNumberingAfterBreak="0">
    <w:nsid w:val="05554A06"/>
    <w:multiLevelType w:val="hybridMultilevel"/>
    <w:tmpl w:val="287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F220F"/>
    <w:multiLevelType w:val="hybridMultilevel"/>
    <w:tmpl w:val="8E40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F22E2"/>
    <w:multiLevelType w:val="hybridMultilevel"/>
    <w:tmpl w:val="D1CC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EC404B"/>
    <w:multiLevelType w:val="hybridMultilevel"/>
    <w:tmpl w:val="7522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8676371"/>
    <w:multiLevelType w:val="hybridMultilevel"/>
    <w:tmpl w:val="5B982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B46348"/>
    <w:multiLevelType w:val="hybridMultilevel"/>
    <w:tmpl w:val="25C8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5977CA"/>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9D215B"/>
    <w:multiLevelType w:val="hybridMultilevel"/>
    <w:tmpl w:val="A004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AC0765"/>
    <w:multiLevelType w:val="multilevel"/>
    <w:tmpl w:val="E9C6D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C107E51"/>
    <w:multiLevelType w:val="hybridMultilevel"/>
    <w:tmpl w:val="8B72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8C1E22"/>
    <w:multiLevelType w:val="hybridMultilevel"/>
    <w:tmpl w:val="75221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3"/>
  </w:num>
  <w:num w:numId="4">
    <w:abstractNumId w:val="9"/>
  </w:num>
  <w:num w:numId="5">
    <w:abstractNumId w:val="7"/>
  </w:num>
  <w:num w:numId="6">
    <w:abstractNumId w:val="15"/>
  </w:num>
  <w:num w:numId="7">
    <w:abstractNumId w:val="11"/>
  </w:num>
  <w:num w:numId="8">
    <w:abstractNumId w:val="5"/>
  </w:num>
  <w:num w:numId="9">
    <w:abstractNumId w:val="10"/>
  </w:num>
  <w:num w:numId="10">
    <w:abstractNumId w:val="14"/>
  </w:num>
  <w:num w:numId="11">
    <w:abstractNumId w:val="6"/>
  </w:num>
  <w:num w:numId="12">
    <w:abstractNumId w:val="12"/>
  </w:num>
  <w:num w:numId="13">
    <w:abstractNumId w:val="4"/>
  </w:num>
  <w:num w:numId="14">
    <w:abstractNumId w:val="0"/>
  </w:num>
  <w:num w:numId="15">
    <w:abstractNumId w:val="1"/>
  </w:num>
  <w:num w:numId="16">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35B"/>
    <w:rsid w:val="00013BBB"/>
    <w:rsid w:val="00025CE4"/>
    <w:rsid w:val="000262E1"/>
    <w:rsid w:val="00036651"/>
    <w:rsid w:val="00042E13"/>
    <w:rsid w:val="00056EC2"/>
    <w:rsid w:val="000A031B"/>
    <w:rsid w:val="000A168B"/>
    <w:rsid w:val="000C4861"/>
    <w:rsid w:val="000D2BDE"/>
    <w:rsid w:val="000D5B39"/>
    <w:rsid w:val="00104BB0"/>
    <w:rsid w:val="0010794E"/>
    <w:rsid w:val="001249C1"/>
    <w:rsid w:val="00124EC2"/>
    <w:rsid w:val="0013354F"/>
    <w:rsid w:val="00143F2E"/>
    <w:rsid w:val="00144E72"/>
    <w:rsid w:val="00154927"/>
    <w:rsid w:val="00155B59"/>
    <w:rsid w:val="00156CAE"/>
    <w:rsid w:val="001626F4"/>
    <w:rsid w:val="001668CD"/>
    <w:rsid w:val="001768FF"/>
    <w:rsid w:val="001835CB"/>
    <w:rsid w:val="00185D93"/>
    <w:rsid w:val="00186DCF"/>
    <w:rsid w:val="0019050F"/>
    <w:rsid w:val="001A5A83"/>
    <w:rsid w:val="001A60B1"/>
    <w:rsid w:val="001B36B1"/>
    <w:rsid w:val="001B3E19"/>
    <w:rsid w:val="001C34D7"/>
    <w:rsid w:val="001C3BCA"/>
    <w:rsid w:val="001C429B"/>
    <w:rsid w:val="001E6549"/>
    <w:rsid w:val="001E7B7A"/>
    <w:rsid w:val="001F4C5C"/>
    <w:rsid w:val="00204478"/>
    <w:rsid w:val="002044CF"/>
    <w:rsid w:val="002119AD"/>
    <w:rsid w:val="00214E2E"/>
    <w:rsid w:val="00216141"/>
    <w:rsid w:val="00217186"/>
    <w:rsid w:val="00233057"/>
    <w:rsid w:val="002434A1"/>
    <w:rsid w:val="00244844"/>
    <w:rsid w:val="0024509C"/>
    <w:rsid w:val="00263943"/>
    <w:rsid w:val="00267B35"/>
    <w:rsid w:val="00274256"/>
    <w:rsid w:val="00286C0B"/>
    <w:rsid w:val="0029072B"/>
    <w:rsid w:val="00297579"/>
    <w:rsid w:val="002D0C55"/>
    <w:rsid w:val="002D1F7E"/>
    <w:rsid w:val="002E3AAA"/>
    <w:rsid w:val="002F7910"/>
    <w:rsid w:val="0033742A"/>
    <w:rsid w:val="003427CE"/>
    <w:rsid w:val="00347EAE"/>
    <w:rsid w:val="00360269"/>
    <w:rsid w:val="0037551B"/>
    <w:rsid w:val="003804C6"/>
    <w:rsid w:val="00381408"/>
    <w:rsid w:val="00386471"/>
    <w:rsid w:val="00387DE5"/>
    <w:rsid w:val="003906AA"/>
    <w:rsid w:val="00390D5E"/>
    <w:rsid w:val="00392DBA"/>
    <w:rsid w:val="00393E96"/>
    <w:rsid w:val="003978A7"/>
    <w:rsid w:val="003A2CFD"/>
    <w:rsid w:val="003B4AB2"/>
    <w:rsid w:val="003B60DD"/>
    <w:rsid w:val="003C24F8"/>
    <w:rsid w:val="003C3322"/>
    <w:rsid w:val="003C373A"/>
    <w:rsid w:val="003C68C2"/>
    <w:rsid w:val="003C6BC8"/>
    <w:rsid w:val="003D2C18"/>
    <w:rsid w:val="003D30AE"/>
    <w:rsid w:val="003D4CAE"/>
    <w:rsid w:val="003F26BD"/>
    <w:rsid w:val="003F52AD"/>
    <w:rsid w:val="004001B2"/>
    <w:rsid w:val="0041663C"/>
    <w:rsid w:val="004206F2"/>
    <w:rsid w:val="0042405C"/>
    <w:rsid w:val="00424F71"/>
    <w:rsid w:val="00425722"/>
    <w:rsid w:val="0043144F"/>
    <w:rsid w:val="00431BFA"/>
    <w:rsid w:val="004353CF"/>
    <w:rsid w:val="0044229D"/>
    <w:rsid w:val="0046077D"/>
    <w:rsid w:val="004631BC"/>
    <w:rsid w:val="004722B1"/>
    <w:rsid w:val="004735EC"/>
    <w:rsid w:val="00476E91"/>
    <w:rsid w:val="00480980"/>
    <w:rsid w:val="00484761"/>
    <w:rsid w:val="00484DD5"/>
    <w:rsid w:val="00487175"/>
    <w:rsid w:val="004933D4"/>
    <w:rsid w:val="004948BE"/>
    <w:rsid w:val="004B0090"/>
    <w:rsid w:val="004B4CEE"/>
    <w:rsid w:val="004C1E16"/>
    <w:rsid w:val="004C2543"/>
    <w:rsid w:val="004C3A6A"/>
    <w:rsid w:val="004C4450"/>
    <w:rsid w:val="004C4692"/>
    <w:rsid w:val="004D15CA"/>
    <w:rsid w:val="004D3760"/>
    <w:rsid w:val="004D790B"/>
    <w:rsid w:val="004E3E4C"/>
    <w:rsid w:val="004E49BE"/>
    <w:rsid w:val="004E5C23"/>
    <w:rsid w:val="004E662E"/>
    <w:rsid w:val="004F23A0"/>
    <w:rsid w:val="005003E3"/>
    <w:rsid w:val="00501130"/>
    <w:rsid w:val="0050248A"/>
    <w:rsid w:val="005052CD"/>
    <w:rsid w:val="0053301C"/>
    <w:rsid w:val="00535213"/>
    <w:rsid w:val="00550A26"/>
    <w:rsid w:val="00550BF5"/>
    <w:rsid w:val="00560C2B"/>
    <w:rsid w:val="005621AE"/>
    <w:rsid w:val="005653FB"/>
    <w:rsid w:val="00566042"/>
    <w:rsid w:val="00567A70"/>
    <w:rsid w:val="005764A6"/>
    <w:rsid w:val="005919BE"/>
    <w:rsid w:val="00596418"/>
    <w:rsid w:val="005A2A15"/>
    <w:rsid w:val="005D1B15"/>
    <w:rsid w:val="005D2824"/>
    <w:rsid w:val="005D4F1A"/>
    <w:rsid w:val="005D72BB"/>
    <w:rsid w:val="005E377F"/>
    <w:rsid w:val="005E4A85"/>
    <w:rsid w:val="005E692F"/>
    <w:rsid w:val="005F58D7"/>
    <w:rsid w:val="005F685C"/>
    <w:rsid w:val="006034BC"/>
    <w:rsid w:val="0062114B"/>
    <w:rsid w:val="00623698"/>
    <w:rsid w:val="00625E96"/>
    <w:rsid w:val="00626FDD"/>
    <w:rsid w:val="00646C0A"/>
    <w:rsid w:val="00647C09"/>
    <w:rsid w:val="00650509"/>
    <w:rsid w:val="00651F2C"/>
    <w:rsid w:val="00676ADF"/>
    <w:rsid w:val="00680AC2"/>
    <w:rsid w:val="006832DA"/>
    <w:rsid w:val="0068436C"/>
    <w:rsid w:val="00691CC8"/>
    <w:rsid w:val="00693D5D"/>
    <w:rsid w:val="006B0624"/>
    <w:rsid w:val="006B7F03"/>
    <w:rsid w:val="006C0E8A"/>
    <w:rsid w:val="006C2414"/>
    <w:rsid w:val="006F7B15"/>
    <w:rsid w:val="00707310"/>
    <w:rsid w:val="007124CD"/>
    <w:rsid w:val="0071594C"/>
    <w:rsid w:val="00715CF6"/>
    <w:rsid w:val="00715E8E"/>
    <w:rsid w:val="007170BC"/>
    <w:rsid w:val="00725B45"/>
    <w:rsid w:val="00725F81"/>
    <w:rsid w:val="00747456"/>
    <w:rsid w:val="00762002"/>
    <w:rsid w:val="00763123"/>
    <w:rsid w:val="00783E08"/>
    <w:rsid w:val="00790098"/>
    <w:rsid w:val="00791928"/>
    <w:rsid w:val="007A4AF3"/>
    <w:rsid w:val="007C4336"/>
    <w:rsid w:val="007C7F0A"/>
    <w:rsid w:val="007E2302"/>
    <w:rsid w:val="007F6396"/>
    <w:rsid w:val="007F7AA6"/>
    <w:rsid w:val="00801552"/>
    <w:rsid w:val="008020BF"/>
    <w:rsid w:val="0080495E"/>
    <w:rsid w:val="00823624"/>
    <w:rsid w:val="00837E47"/>
    <w:rsid w:val="008518FE"/>
    <w:rsid w:val="00851B0C"/>
    <w:rsid w:val="0085659C"/>
    <w:rsid w:val="00872026"/>
    <w:rsid w:val="008758D7"/>
    <w:rsid w:val="0087792E"/>
    <w:rsid w:val="00883EAF"/>
    <w:rsid w:val="00885258"/>
    <w:rsid w:val="008A30C3"/>
    <w:rsid w:val="008A3C23"/>
    <w:rsid w:val="008A5893"/>
    <w:rsid w:val="008B53D4"/>
    <w:rsid w:val="008C088B"/>
    <w:rsid w:val="008C350D"/>
    <w:rsid w:val="008C49CC"/>
    <w:rsid w:val="008C5538"/>
    <w:rsid w:val="008D4AF9"/>
    <w:rsid w:val="008D570E"/>
    <w:rsid w:val="008D69E9"/>
    <w:rsid w:val="008E0645"/>
    <w:rsid w:val="008E7086"/>
    <w:rsid w:val="008F0D33"/>
    <w:rsid w:val="008F594A"/>
    <w:rsid w:val="00904C7E"/>
    <w:rsid w:val="0091035B"/>
    <w:rsid w:val="00920BD2"/>
    <w:rsid w:val="00926F95"/>
    <w:rsid w:val="009548A0"/>
    <w:rsid w:val="009777AA"/>
    <w:rsid w:val="009A1F6E"/>
    <w:rsid w:val="009B0818"/>
    <w:rsid w:val="009B1C1E"/>
    <w:rsid w:val="009C7D17"/>
    <w:rsid w:val="009D0E04"/>
    <w:rsid w:val="009E136D"/>
    <w:rsid w:val="009E484E"/>
    <w:rsid w:val="009F32B7"/>
    <w:rsid w:val="009F40FB"/>
    <w:rsid w:val="00A04B6C"/>
    <w:rsid w:val="00A06273"/>
    <w:rsid w:val="00A22FCB"/>
    <w:rsid w:val="00A25E53"/>
    <w:rsid w:val="00A30AE4"/>
    <w:rsid w:val="00A472F1"/>
    <w:rsid w:val="00A5237D"/>
    <w:rsid w:val="00A554A3"/>
    <w:rsid w:val="00A60953"/>
    <w:rsid w:val="00A758EA"/>
    <w:rsid w:val="00A95C50"/>
    <w:rsid w:val="00AB79A6"/>
    <w:rsid w:val="00AC166E"/>
    <w:rsid w:val="00AC3241"/>
    <w:rsid w:val="00AC4850"/>
    <w:rsid w:val="00AC645D"/>
    <w:rsid w:val="00AD4509"/>
    <w:rsid w:val="00AF5A18"/>
    <w:rsid w:val="00B055C1"/>
    <w:rsid w:val="00B10E08"/>
    <w:rsid w:val="00B21C95"/>
    <w:rsid w:val="00B2491F"/>
    <w:rsid w:val="00B36554"/>
    <w:rsid w:val="00B41F24"/>
    <w:rsid w:val="00B451C9"/>
    <w:rsid w:val="00B46959"/>
    <w:rsid w:val="00B47B59"/>
    <w:rsid w:val="00B53F81"/>
    <w:rsid w:val="00B56C2B"/>
    <w:rsid w:val="00B65BD3"/>
    <w:rsid w:val="00B67673"/>
    <w:rsid w:val="00B70469"/>
    <w:rsid w:val="00B715EF"/>
    <w:rsid w:val="00B72DD8"/>
    <w:rsid w:val="00B72E09"/>
    <w:rsid w:val="00B76952"/>
    <w:rsid w:val="00B87086"/>
    <w:rsid w:val="00B90E3C"/>
    <w:rsid w:val="00BC42A4"/>
    <w:rsid w:val="00BC7F09"/>
    <w:rsid w:val="00BD4B59"/>
    <w:rsid w:val="00BF0C69"/>
    <w:rsid w:val="00BF6218"/>
    <w:rsid w:val="00BF629B"/>
    <w:rsid w:val="00BF655C"/>
    <w:rsid w:val="00C0160A"/>
    <w:rsid w:val="00C01B14"/>
    <w:rsid w:val="00C02972"/>
    <w:rsid w:val="00C046AA"/>
    <w:rsid w:val="00C075EF"/>
    <w:rsid w:val="00C11E83"/>
    <w:rsid w:val="00C1280E"/>
    <w:rsid w:val="00C2378A"/>
    <w:rsid w:val="00C25B23"/>
    <w:rsid w:val="00C378A1"/>
    <w:rsid w:val="00C45B78"/>
    <w:rsid w:val="00C54CDC"/>
    <w:rsid w:val="00C621D6"/>
    <w:rsid w:val="00C722AD"/>
    <w:rsid w:val="00C8166B"/>
    <w:rsid w:val="00C82D86"/>
    <w:rsid w:val="00C83B1D"/>
    <w:rsid w:val="00C83C8D"/>
    <w:rsid w:val="00C86144"/>
    <w:rsid w:val="00C912B0"/>
    <w:rsid w:val="00C95A4E"/>
    <w:rsid w:val="00CA72DB"/>
    <w:rsid w:val="00CB07DB"/>
    <w:rsid w:val="00CB4B8D"/>
    <w:rsid w:val="00CB5938"/>
    <w:rsid w:val="00CB6871"/>
    <w:rsid w:val="00CC020A"/>
    <w:rsid w:val="00CC0DDA"/>
    <w:rsid w:val="00CC44E3"/>
    <w:rsid w:val="00CC46FB"/>
    <w:rsid w:val="00CD3C07"/>
    <w:rsid w:val="00CD684F"/>
    <w:rsid w:val="00CE5A0B"/>
    <w:rsid w:val="00CE5ECE"/>
    <w:rsid w:val="00CF0719"/>
    <w:rsid w:val="00CF1FD4"/>
    <w:rsid w:val="00CF6561"/>
    <w:rsid w:val="00D06623"/>
    <w:rsid w:val="00D14C6B"/>
    <w:rsid w:val="00D16471"/>
    <w:rsid w:val="00D22FA8"/>
    <w:rsid w:val="00D25444"/>
    <w:rsid w:val="00D35869"/>
    <w:rsid w:val="00D36454"/>
    <w:rsid w:val="00D428BE"/>
    <w:rsid w:val="00D44656"/>
    <w:rsid w:val="00D45D60"/>
    <w:rsid w:val="00D5536F"/>
    <w:rsid w:val="00D56935"/>
    <w:rsid w:val="00D621D1"/>
    <w:rsid w:val="00D758C6"/>
    <w:rsid w:val="00D905D5"/>
    <w:rsid w:val="00D90C10"/>
    <w:rsid w:val="00D91020"/>
    <w:rsid w:val="00D92E96"/>
    <w:rsid w:val="00D97BD1"/>
    <w:rsid w:val="00DA258C"/>
    <w:rsid w:val="00DB2899"/>
    <w:rsid w:val="00DC009A"/>
    <w:rsid w:val="00DD1BC7"/>
    <w:rsid w:val="00DD3304"/>
    <w:rsid w:val="00DE0049"/>
    <w:rsid w:val="00DE07FA"/>
    <w:rsid w:val="00DE1BB1"/>
    <w:rsid w:val="00DE5FF8"/>
    <w:rsid w:val="00DF2DDE"/>
    <w:rsid w:val="00DF3B5B"/>
    <w:rsid w:val="00E01667"/>
    <w:rsid w:val="00E03246"/>
    <w:rsid w:val="00E1210D"/>
    <w:rsid w:val="00E36209"/>
    <w:rsid w:val="00E420BB"/>
    <w:rsid w:val="00E4639B"/>
    <w:rsid w:val="00E50DF6"/>
    <w:rsid w:val="00E703C9"/>
    <w:rsid w:val="00E827DE"/>
    <w:rsid w:val="00E84838"/>
    <w:rsid w:val="00E93732"/>
    <w:rsid w:val="00E965C5"/>
    <w:rsid w:val="00E96A3A"/>
    <w:rsid w:val="00E97402"/>
    <w:rsid w:val="00E97B99"/>
    <w:rsid w:val="00EB2E9D"/>
    <w:rsid w:val="00EC1878"/>
    <w:rsid w:val="00ED6945"/>
    <w:rsid w:val="00EE524B"/>
    <w:rsid w:val="00EE6FFC"/>
    <w:rsid w:val="00EF10AC"/>
    <w:rsid w:val="00EF4701"/>
    <w:rsid w:val="00EF564E"/>
    <w:rsid w:val="00EF6B1D"/>
    <w:rsid w:val="00F16E21"/>
    <w:rsid w:val="00F16E9B"/>
    <w:rsid w:val="00F22198"/>
    <w:rsid w:val="00F2455B"/>
    <w:rsid w:val="00F25AA5"/>
    <w:rsid w:val="00F33473"/>
    <w:rsid w:val="00F33D49"/>
    <w:rsid w:val="00F3481E"/>
    <w:rsid w:val="00F43073"/>
    <w:rsid w:val="00F44F3C"/>
    <w:rsid w:val="00F46455"/>
    <w:rsid w:val="00F577F6"/>
    <w:rsid w:val="00F65266"/>
    <w:rsid w:val="00F751E1"/>
    <w:rsid w:val="00F85E35"/>
    <w:rsid w:val="00F962DD"/>
    <w:rsid w:val="00FA5FA4"/>
    <w:rsid w:val="00FA6327"/>
    <w:rsid w:val="00FB4C19"/>
    <w:rsid w:val="00FB7149"/>
    <w:rsid w:val="00FC484F"/>
    <w:rsid w:val="00FD159D"/>
    <w:rsid w:val="00FD347F"/>
    <w:rsid w:val="00FD41A5"/>
    <w:rsid w:val="00FD6562"/>
    <w:rsid w:val="00FE0820"/>
    <w:rsid w:val="00FE26A6"/>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Normal"/>
    <w:next w:val="Normal"/>
    <w:unhideWhenUsed/>
    <w:qFormat/>
    <w:rsid w:val="00E84838"/>
    <w:pPr>
      <w:spacing w:after="200"/>
    </w:pPr>
    <w:rPr>
      <w:i/>
      <w:iCs/>
      <w:color w:val="1F497D" w:themeColor="text2"/>
      <w:sz w:val="18"/>
      <w:szCs w:val="18"/>
    </w:rPr>
  </w:style>
  <w:style w:type="paragraph" w:styleId="ListParagraph">
    <w:name w:val="List Paragraph"/>
    <w:basedOn w:val="Normal"/>
    <w:uiPriority w:val="34"/>
    <w:qFormat/>
    <w:rsid w:val="00DC009A"/>
    <w:pPr>
      <w:ind w:left="720"/>
      <w:contextualSpacing/>
    </w:pPr>
  </w:style>
  <w:style w:type="character" w:styleId="EndnoteReference">
    <w:name w:val="endnote reference"/>
    <w:basedOn w:val="DefaultParagraphFont"/>
    <w:semiHidden/>
    <w:unhideWhenUsed/>
    <w:rsid w:val="007631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2435350">
      <w:bodyDiv w:val="1"/>
      <w:marLeft w:val="0"/>
      <w:marRight w:val="0"/>
      <w:marTop w:val="0"/>
      <w:marBottom w:val="0"/>
      <w:divBdr>
        <w:top w:val="none" w:sz="0" w:space="0" w:color="auto"/>
        <w:left w:val="none" w:sz="0" w:space="0" w:color="auto"/>
        <w:bottom w:val="none" w:sz="0" w:space="0" w:color="auto"/>
        <w:right w:val="none" w:sz="0" w:space="0" w:color="auto"/>
      </w:divBdr>
    </w:div>
    <w:div w:id="147020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C83D5-A3BB-4D40-BF4D-7964A3509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11</Pages>
  <Words>14933</Words>
  <Characters>85120</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985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ebastian Sanchez Galiano</cp:lastModifiedBy>
  <cp:revision>284</cp:revision>
  <cp:lastPrinted>2012-08-02T18:53:00Z</cp:lastPrinted>
  <dcterms:created xsi:type="dcterms:W3CDTF">2012-11-21T16:14:00Z</dcterms:created>
  <dcterms:modified xsi:type="dcterms:W3CDTF">2019-03-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06a55-d9b4-3183-a70e-48fa1ef6e4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